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30ABC3" w14:textId="15DC442F" w:rsidR="001F4F01" w:rsidRDefault="00673D8E" w:rsidP="001F4F01">
      <w:pPr>
        <w:spacing w:after="160" w:line="259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4 </w:t>
      </w:r>
      <w:r w:rsidR="001F4F01">
        <w:rPr>
          <w:rFonts w:ascii="Arial" w:hAnsi="Arial" w:cs="Arial"/>
          <w:b/>
        </w:rPr>
        <w:t>T</w:t>
      </w:r>
      <w:r w:rsidR="003748A0">
        <w:rPr>
          <w:rFonts w:ascii="Arial" w:hAnsi="Arial" w:cs="Arial"/>
          <w:b/>
        </w:rPr>
        <w:t>able.</w:t>
      </w:r>
      <w:r w:rsidR="001F4F01">
        <w:rPr>
          <w:rFonts w:ascii="Arial" w:hAnsi="Arial" w:cs="Arial"/>
          <w:b/>
        </w:rPr>
        <w:t xml:space="preserve"> Plasmids</w:t>
      </w:r>
      <w:r w:rsidR="00D418C1">
        <w:rPr>
          <w:rFonts w:ascii="Arial" w:hAnsi="Arial" w:cs="Arial"/>
          <w:b/>
        </w:rPr>
        <w:t xml:space="preserve"> used in this study.</w:t>
      </w:r>
    </w:p>
    <w:tbl>
      <w:tblPr>
        <w:tblpPr w:leftFromText="180" w:rightFromText="180" w:vertAnchor="text" w:horzAnchor="margin" w:tblpY="26"/>
        <w:tblW w:w="991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25"/>
        <w:gridCol w:w="5890"/>
        <w:gridCol w:w="2004"/>
      </w:tblGrid>
      <w:tr w:rsidR="001F4F01" w:rsidRPr="00773FC0" w14:paraId="0F687760" w14:textId="77777777" w:rsidTr="00313F0A">
        <w:tc>
          <w:tcPr>
            <w:tcW w:w="2025" w:type="dxa"/>
            <w:shd w:val="clear" w:color="auto" w:fill="auto"/>
            <w:vAlign w:val="center"/>
          </w:tcPr>
          <w:p w14:paraId="4D3A1B46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b/>
              </w:rPr>
            </w:pPr>
            <w:r w:rsidRPr="00AF2043">
              <w:rPr>
                <w:rFonts w:ascii="Arial" w:eastAsia="Times New Roman" w:hAnsi="Arial" w:cs="Arial"/>
                <w:b/>
                <w:bCs/>
                <w:color w:val="000000"/>
              </w:rPr>
              <w:t>Plasmid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4935388D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b/>
              </w:rPr>
            </w:pPr>
            <w:r w:rsidRPr="00AF2043">
              <w:rPr>
                <w:rFonts w:ascii="Arial" w:eastAsia="Times New Roman" w:hAnsi="Arial" w:cs="Arial"/>
                <w:b/>
                <w:bCs/>
                <w:color w:val="000000"/>
              </w:rPr>
              <w:t>Description</w:t>
            </w:r>
          </w:p>
        </w:tc>
        <w:tc>
          <w:tcPr>
            <w:tcW w:w="2004" w:type="dxa"/>
            <w:shd w:val="clear" w:color="auto" w:fill="auto"/>
            <w:vAlign w:val="center"/>
          </w:tcPr>
          <w:p w14:paraId="19C7572F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b/>
              </w:rPr>
            </w:pPr>
            <w:r w:rsidRPr="00AF2043">
              <w:rPr>
                <w:rFonts w:ascii="Arial" w:eastAsia="Times New Roman" w:hAnsi="Arial" w:cs="Arial"/>
                <w:b/>
                <w:bCs/>
                <w:color w:val="000000"/>
              </w:rPr>
              <w:t>Reference</w:t>
            </w:r>
          </w:p>
        </w:tc>
      </w:tr>
      <w:tr w:rsidR="001F4F01" w:rsidRPr="00773FC0" w14:paraId="2EBBFAD3" w14:textId="77777777" w:rsidTr="00313F0A">
        <w:tc>
          <w:tcPr>
            <w:tcW w:w="2025" w:type="dxa"/>
            <w:shd w:val="clear" w:color="auto" w:fill="auto"/>
            <w:vAlign w:val="center"/>
          </w:tcPr>
          <w:p w14:paraId="35B8546C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EXG2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7B8B9610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noProof/>
              </w:rPr>
              <w:t>Allelic exchange vector with pBR origin, gentamicin resistance, </w:t>
            </w:r>
            <w:r w:rsidRPr="00AF2043">
              <w:rPr>
                <w:rFonts w:ascii="Arial" w:hAnsi="Arial" w:cs="Arial"/>
                <w:i/>
                <w:noProof/>
              </w:rPr>
              <w:t>sacB</w:t>
            </w:r>
          </w:p>
        </w:tc>
        <w:tc>
          <w:tcPr>
            <w:tcW w:w="2004" w:type="dxa"/>
            <w:shd w:val="clear" w:color="auto" w:fill="auto"/>
            <w:vAlign w:val="center"/>
          </w:tcPr>
          <w:p w14:paraId="3508D40E" w14:textId="2C75AD90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noProof/>
              </w:rPr>
              <w:fldChar w:fldCharType="begin"/>
            </w:r>
            <w:r w:rsidRPr="00AF2043">
              <w:rPr>
                <w:rFonts w:ascii="Arial" w:hAnsi="Arial" w:cs="Arial"/>
                <w:noProof/>
              </w:rPr>
              <w:instrText xml:space="preserve"> ADDIN EN.CITE &lt;EndNote&gt;&lt;Cite&gt;&lt;Author&gt;Rietsch&lt;/Author&gt;&lt;Year&gt;2005&lt;/Year&gt;&lt;RecNum&gt;746&lt;/RecNum&gt;&lt;DisplayText&gt;(48)&lt;/DisplayText&gt;&lt;record&gt;&lt;rec-number&gt;746&lt;/rec-number&gt;&lt;foreign-keys&gt;&lt;key app="EN" db-id="vpsdaaxrazfevheeazapf5p2taxx0rez0ftx" timestamp="1473732511"&gt;746&lt;/key&gt;&lt;/foreign-keys&gt;&lt;ref-type name="Journal Article"&gt;17&lt;/ref-type&gt;&lt;contributors&gt;&lt;authors&gt;&lt;author&gt;Rietsch, A.&lt;/author&gt;&lt;author&gt;Vallet-Gely, I.&lt;/author&gt;&lt;author&gt;Dove, S. L.&lt;/author&gt;&lt;author&gt;Mekalanos, J. J.&lt;/author&gt;&lt;/authors&gt;&lt;/contributors&gt;&lt;auth-address&gt;Department of Microbiology and Molecular Genetics, Harvard Medical School, and Division of Infectious Diseases, Children&amp;apos;s Hospital Boston, Harvard Medical School, Boston, MA 02115, USA.&lt;/auth-address&gt;&lt;titles&gt;&lt;title&gt;ExsE, a secreted regulator of type III secretion genes in Pseudomonas aeruginosa&lt;/title&gt;&lt;secondary-title&gt;Proc Natl Acad Sci U S A&lt;/secondary-title&gt;&lt;/titles&gt;&lt;periodical&gt;&lt;full-title&gt;Proc Natl Acad Sci U S A&lt;/full-title&gt;&lt;/periodical&gt;&lt;pages&gt;8006-11&lt;/pages&gt;&lt;volume&gt;102&lt;/volume&gt;&lt;number&gt;22&lt;/number&gt;&lt;keywords&gt;&lt;keyword&gt;Bacterial Proteins/genetics/*metabolism&lt;/keyword&gt;&lt;keyword&gt;Blotting, Western&lt;/keyword&gt;&lt;keyword&gt;Calcium/metabolism&lt;/keyword&gt;&lt;keyword&gt;Cells, Cultured&lt;/keyword&gt;&lt;keyword&gt;Gene Components&lt;/keyword&gt;&lt;keyword&gt;*Gene Expression Regulation, Bacterial&lt;/keyword&gt;&lt;keyword&gt;Pseudomonas aeruginosa/*metabolism&lt;/keyword&gt;&lt;keyword&gt;Two-Hybrid System Techniques&lt;/keyword&gt;&lt;keyword&gt;Virulence Factors/*metabolism&lt;/keyword&gt;&lt;keyword&gt;beta-Galactosidase/metabolism&lt;/keyword&gt;&lt;/keywords&gt;&lt;dates&gt;&lt;year&gt;2005&lt;/year&gt;&lt;pub-dates&gt;&lt;date&gt;May 31&lt;/date&gt;&lt;/pub-dates&gt;&lt;/dates&gt;&lt;isbn&gt;0027-8424 (Print)&amp;#xD;0027-8424 (Linking)&lt;/isbn&gt;&lt;accession-num&gt;15911752&lt;/accession-num&gt;&lt;urls&gt;&lt;related-urls&gt;&lt;url&gt;https://www.ncbi.nlm.nih.gov/pubmed/15911752&lt;/url&gt;&lt;/related-urls&gt;&lt;/urls&gt;&lt;custom2&gt;PMC1142391&lt;/custom2&gt;&lt;electronic-resource-num&gt;10.1073/pnas.0503005102&lt;/electronic-resource-num&gt;&lt;/record&gt;&lt;/Cite&gt;&lt;/EndNote&gt;</w:instrText>
            </w:r>
            <w:r w:rsidRPr="00AF2043">
              <w:rPr>
                <w:rFonts w:ascii="Arial" w:hAnsi="Arial" w:cs="Arial"/>
                <w:noProof/>
              </w:rPr>
              <w:fldChar w:fldCharType="end"/>
            </w:r>
            <w:r w:rsidR="00592D6B">
              <w:rPr>
                <w:rFonts w:ascii="Arial" w:hAnsi="Arial" w:cs="Arial"/>
                <w:noProof/>
              </w:rPr>
              <w:t>[62]</w:t>
            </w:r>
          </w:p>
        </w:tc>
      </w:tr>
      <w:tr w:rsidR="001F4F01" w:rsidRPr="00773FC0" w14:paraId="4CF0E03E" w14:textId="77777777" w:rsidTr="00313F0A">
        <w:tc>
          <w:tcPr>
            <w:tcW w:w="2025" w:type="dxa"/>
            <w:shd w:val="clear" w:color="auto" w:fill="auto"/>
            <w:vAlign w:val="center"/>
          </w:tcPr>
          <w:p w14:paraId="7C922D0B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UCP18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0ED6E846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Style w:val="Emphasis"/>
                <w:rFonts w:ascii="Arial" w:hAnsi="Arial" w:cs="Arial"/>
                <w:bdr w:val="none" w:sz="0" w:space="0" w:color="auto" w:frame="1"/>
                <w:shd w:val="clear" w:color="auto" w:fill="FFFFFF"/>
              </w:rPr>
              <w:t>E. coli</w:t>
            </w:r>
            <w:r w:rsidRPr="00AF2043">
              <w:rPr>
                <w:rFonts w:ascii="Arial" w:hAnsi="Arial" w:cs="Arial"/>
                <w:shd w:val="clear" w:color="auto" w:fill="FFFFFF"/>
              </w:rPr>
              <w:t>-</w:t>
            </w:r>
            <w:r w:rsidRPr="00AF2043">
              <w:rPr>
                <w:rStyle w:val="Emphasis"/>
                <w:rFonts w:ascii="Arial" w:hAnsi="Arial" w:cs="Arial"/>
                <w:bdr w:val="none" w:sz="0" w:space="0" w:color="auto" w:frame="1"/>
                <w:shd w:val="clear" w:color="auto" w:fill="FFFFFF"/>
              </w:rPr>
              <w:t>Pseudomonas</w:t>
            </w:r>
            <w:r w:rsidRPr="00AF2043">
              <w:rPr>
                <w:rStyle w:val="apple-converted-space"/>
                <w:rFonts w:ascii="Arial" w:hAnsi="Arial" w:cs="Arial"/>
                <w:shd w:val="clear" w:color="auto" w:fill="FFFFFF"/>
              </w:rPr>
              <w:t> </w:t>
            </w:r>
            <w:proofErr w:type="spellStart"/>
            <w:r w:rsidRPr="00AF2043">
              <w:rPr>
                <w:rFonts w:ascii="Arial" w:hAnsi="Arial" w:cs="Arial"/>
                <w:shd w:val="clear" w:color="auto" w:fill="FFFFFF"/>
              </w:rPr>
              <w:t>Amp</w:t>
            </w:r>
            <w:r w:rsidRPr="00AF2043">
              <w:rPr>
                <w:rFonts w:ascii="Arial" w:hAnsi="Arial" w:cs="Arial"/>
                <w:bdr w:val="none" w:sz="0" w:space="0" w:color="auto" w:frame="1"/>
                <w:shd w:val="clear" w:color="auto" w:fill="FFFFFF"/>
                <w:vertAlign w:val="superscript"/>
              </w:rPr>
              <w:t>r</w:t>
            </w:r>
            <w:proofErr w:type="spellEnd"/>
            <w:r w:rsidRPr="00AF2043">
              <w:rPr>
                <w:rStyle w:val="apple-converted-space"/>
                <w:rFonts w:ascii="Arial" w:hAnsi="Arial" w:cs="Arial"/>
                <w:shd w:val="clear" w:color="auto" w:fill="FFFFFF"/>
              </w:rPr>
              <w:t> </w:t>
            </w:r>
            <w:r w:rsidRPr="00AF2043">
              <w:rPr>
                <w:rFonts w:ascii="Arial" w:hAnsi="Arial" w:cs="Arial"/>
                <w:shd w:val="clear" w:color="auto" w:fill="FFFFFF"/>
              </w:rPr>
              <w:t>shuttle vector</w:t>
            </w:r>
          </w:p>
        </w:tc>
        <w:tc>
          <w:tcPr>
            <w:tcW w:w="2004" w:type="dxa"/>
            <w:shd w:val="clear" w:color="auto" w:fill="auto"/>
            <w:vAlign w:val="center"/>
          </w:tcPr>
          <w:p w14:paraId="659980D9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Laboratory stock</w:t>
            </w:r>
          </w:p>
        </w:tc>
      </w:tr>
      <w:tr w:rsidR="001F4F01" w:rsidRPr="00773FC0" w14:paraId="3142F7DF" w14:textId="77777777" w:rsidTr="00313F0A">
        <w:tc>
          <w:tcPr>
            <w:tcW w:w="2025" w:type="dxa"/>
            <w:shd w:val="clear" w:color="auto" w:fill="auto"/>
            <w:vAlign w:val="center"/>
          </w:tcPr>
          <w:p w14:paraId="4FD79B71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BBR1-MCS5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1D730DA1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Style w:val="Emphasis"/>
                <w:rFonts w:ascii="Arial" w:hAnsi="Arial" w:cs="Arial"/>
                <w:bdr w:val="none" w:sz="0" w:space="0" w:color="auto" w:frame="1"/>
                <w:shd w:val="clear" w:color="auto" w:fill="FFFFFF"/>
              </w:rPr>
              <w:t>E. coli</w:t>
            </w:r>
            <w:r w:rsidRPr="00AF2043">
              <w:rPr>
                <w:rFonts w:ascii="Arial" w:hAnsi="Arial" w:cs="Arial"/>
                <w:shd w:val="clear" w:color="auto" w:fill="FFFFFF"/>
              </w:rPr>
              <w:t>-</w:t>
            </w:r>
            <w:r w:rsidRPr="00AF2043">
              <w:rPr>
                <w:rStyle w:val="Emphasis"/>
                <w:rFonts w:ascii="Arial" w:hAnsi="Arial" w:cs="Arial"/>
                <w:bdr w:val="none" w:sz="0" w:space="0" w:color="auto" w:frame="1"/>
                <w:shd w:val="clear" w:color="auto" w:fill="FFFFFF"/>
              </w:rPr>
              <w:t>Pseudomonas</w:t>
            </w:r>
            <w:r w:rsidRPr="00AF2043">
              <w:rPr>
                <w:rStyle w:val="apple-converted-space"/>
                <w:rFonts w:ascii="Arial" w:hAnsi="Arial" w:cs="Arial"/>
                <w:shd w:val="clear" w:color="auto" w:fill="FFFFFF"/>
              </w:rPr>
              <w:t> </w:t>
            </w:r>
            <w:proofErr w:type="spellStart"/>
            <w:r w:rsidRPr="00AF2043">
              <w:rPr>
                <w:rFonts w:ascii="Arial" w:hAnsi="Arial" w:cs="Arial"/>
              </w:rPr>
              <w:t>Gent</w:t>
            </w:r>
            <w:r w:rsidRPr="00AF2043">
              <w:rPr>
                <w:rFonts w:ascii="Arial" w:hAnsi="Arial" w:cs="Arial"/>
                <w:bdr w:val="none" w:sz="0" w:space="0" w:color="auto" w:frame="1"/>
                <w:shd w:val="clear" w:color="auto" w:fill="FFFFFF"/>
                <w:vertAlign w:val="superscript"/>
              </w:rPr>
              <w:t>r</w:t>
            </w:r>
            <w:proofErr w:type="spellEnd"/>
            <w:r w:rsidRPr="00AF2043">
              <w:rPr>
                <w:rStyle w:val="apple-converted-space"/>
                <w:rFonts w:ascii="Arial" w:hAnsi="Arial" w:cs="Arial"/>
                <w:shd w:val="clear" w:color="auto" w:fill="FFFFFF"/>
              </w:rPr>
              <w:t> </w:t>
            </w:r>
            <w:r w:rsidRPr="00AF2043">
              <w:rPr>
                <w:rFonts w:ascii="Arial" w:hAnsi="Arial" w:cs="Arial"/>
                <w:shd w:val="clear" w:color="auto" w:fill="FFFFFF"/>
              </w:rPr>
              <w:t>shuttle vector</w:t>
            </w:r>
          </w:p>
        </w:tc>
        <w:tc>
          <w:tcPr>
            <w:tcW w:w="2004" w:type="dxa"/>
            <w:shd w:val="clear" w:color="auto" w:fill="auto"/>
            <w:vAlign w:val="center"/>
          </w:tcPr>
          <w:p w14:paraId="61DE8937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Laboratory stock</w:t>
            </w:r>
          </w:p>
        </w:tc>
      </w:tr>
      <w:tr w:rsidR="001F4F01" w:rsidRPr="00773FC0" w14:paraId="4AD88817" w14:textId="77777777" w:rsidTr="00313F0A">
        <w:tc>
          <w:tcPr>
            <w:tcW w:w="2025" w:type="dxa"/>
            <w:shd w:val="clear" w:color="auto" w:fill="auto"/>
            <w:vAlign w:val="center"/>
          </w:tcPr>
          <w:p w14:paraId="712BE746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IT2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3C544A49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 w:rsidRPr="00AF2043">
              <w:rPr>
                <w:rStyle w:val="Emphasis"/>
                <w:rFonts w:ascii="Arial" w:hAnsi="Arial" w:cs="Arial"/>
                <w:bdr w:val="none" w:sz="0" w:space="0" w:color="auto" w:frame="1"/>
                <w:shd w:val="clear" w:color="auto" w:fill="FFFFFF"/>
              </w:rPr>
              <w:t>ISlacZ</w:t>
            </w:r>
            <w:proofErr w:type="spellEnd"/>
            <w:r w:rsidRPr="00AF2043">
              <w:rPr>
                <w:rStyle w:val="Emphasis"/>
                <w:rFonts w:ascii="Arial" w:hAnsi="Arial" w:cs="Arial"/>
                <w:bdr w:val="none" w:sz="0" w:space="0" w:color="auto" w:frame="1"/>
                <w:shd w:val="clear" w:color="auto" w:fill="FFFFFF"/>
              </w:rPr>
              <w:t>/hah transposon mutagenesis vector</w:t>
            </w:r>
          </w:p>
        </w:tc>
        <w:tc>
          <w:tcPr>
            <w:tcW w:w="2004" w:type="dxa"/>
            <w:shd w:val="clear" w:color="auto" w:fill="auto"/>
            <w:vAlign w:val="center"/>
          </w:tcPr>
          <w:p w14:paraId="08B2B50E" w14:textId="5776D72F" w:rsidR="001F4F01" w:rsidRPr="00AF2043" w:rsidRDefault="00916961" w:rsidP="00313F0A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25]</w:t>
            </w:r>
          </w:p>
        </w:tc>
      </w:tr>
      <w:tr w:rsidR="001F4F01" w:rsidRPr="00773FC0" w14:paraId="72376765" w14:textId="77777777" w:rsidTr="00313F0A">
        <w:tc>
          <w:tcPr>
            <w:tcW w:w="2025" w:type="dxa"/>
            <w:shd w:val="clear" w:color="auto" w:fill="auto"/>
            <w:vAlign w:val="center"/>
          </w:tcPr>
          <w:p w14:paraId="6FE9C86C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iCs/>
              </w:rPr>
              <w:t>pET21b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76BAD0EA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 xml:space="preserve">Protein expression vector, </w:t>
            </w:r>
            <w:proofErr w:type="spellStart"/>
            <w:r w:rsidRPr="00AF2043">
              <w:rPr>
                <w:rFonts w:ascii="Arial" w:hAnsi="Arial" w:cs="Arial"/>
                <w:shd w:val="clear" w:color="auto" w:fill="FFFFFF"/>
              </w:rPr>
              <w:t>Amp</w:t>
            </w:r>
            <w:r w:rsidRPr="00AF2043">
              <w:rPr>
                <w:rFonts w:ascii="Arial" w:hAnsi="Arial" w:cs="Arial"/>
                <w:bdr w:val="none" w:sz="0" w:space="0" w:color="auto" w:frame="1"/>
                <w:shd w:val="clear" w:color="auto" w:fill="FFFFFF"/>
                <w:vertAlign w:val="superscript"/>
              </w:rPr>
              <w:t>r</w:t>
            </w:r>
            <w:proofErr w:type="spellEnd"/>
            <w:r w:rsidRPr="00AF2043">
              <w:rPr>
                <w:rStyle w:val="apple-converted-space"/>
                <w:rFonts w:ascii="Arial" w:hAnsi="Arial" w:cs="Arial"/>
                <w:shd w:val="clear" w:color="auto" w:fill="FFFFFF"/>
              </w:rPr>
              <w:t> </w:t>
            </w:r>
          </w:p>
        </w:tc>
        <w:tc>
          <w:tcPr>
            <w:tcW w:w="2004" w:type="dxa"/>
            <w:shd w:val="clear" w:color="auto" w:fill="auto"/>
            <w:vAlign w:val="center"/>
          </w:tcPr>
          <w:p w14:paraId="77EDA09C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noProof/>
              </w:rPr>
            </w:pPr>
            <w:r w:rsidRPr="00AF2043">
              <w:rPr>
                <w:rFonts w:ascii="Arial" w:hAnsi="Arial" w:cs="Arial"/>
              </w:rPr>
              <w:t>Laboratory stock</w:t>
            </w:r>
          </w:p>
        </w:tc>
      </w:tr>
      <w:tr w:rsidR="001F4F01" w:rsidRPr="00773FC0" w14:paraId="64735635" w14:textId="77777777" w:rsidTr="00313F0A">
        <w:tc>
          <w:tcPr>
            <w:tcW w:w="2025" w:type="dxa"/>
            <w:shd w:val="clear" w:color="auto" w:fill="auto"/>
            <w:vAlign w:val="center"/>
          </w:tcPr>
          <w:p w14:paraId="52868F17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iCs/>
              </w:rPr>
              <w:t>pET28b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0F2C59DF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 xml:space="preserve">Protein expression vector, </w:t>
            </w:r>
            <w:proofErr w:type="spellStart"/>
            <w:r w:rsidRPr="00AF2043">
              <w:rPr>
                <w:rFonts w:ascii="Arial" w:hAnsi="Arial" w:cs="Arial"/>
                <w:shd w:val="clear" w:color="auto" w:fill="FFFFFF"/>
              </w:rPr>
              <w:t>Kan</w:t>
            </w:r>
            <w:r w:rsidRPr="00AF2043">
              <w:rPr>
                <w:rFonts w:ascii="Arial" w:hAnsi="Arial" w:cs="Arial"/>
                <w:bdr w:val="none" w:sz="0" w:space="0" w:color="auto" w:frame="1"/>
                <w:shd w:val="clear" w:color="auto" w:fill="FFFFFF"/>
                <w:vertAlign w:val="superscript"/>
              </w:rPr>
              <w:t>r</w:t>
            </w:r>
            <w:proofErr w:type="spellEnd"/>
            <w:r w:rsidRPr="00AF2043">
              <w:rPr>
                <w:rStyle w:val="apple-converted-space"/>
                <w:rFonts w:ascii="Arial" w:hAnsi="Arial" w:cs="Arial"/>
                <w:shd w:val="clear" w:color="auto" w:fill="FFFFFF"/>
              </w:rPr>
              <w:t> </w:t>
            </w:r>
          </w:p>
        </w:tc>
        <w:tc>
          <w:tcPr>
            <w:tcW w:w="2004" w:type="dxa"/>
            <w:shd w:val="clear" w:color="auto" w:fill="auto"/>
            <w:vAlign w:val="center"/>
          </w:tcPr>
          <w:p w14:paraId="338084CC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noProof/>
              </w:rPr>
            </w:pPr>
            <w:r w:rsidRPr="00AF2043">
              <w:rPr>
                <w:rFonts w:ascii="Arial" w:hAnsi="Arial" w:cs="Arial"/>
              </w:rPr>
              <w:t>Laboratory stock</w:t>
            </w:r>
          </w:p>
        </w:tc>
      </w:tr>
      <w:tr w:rsidR="001F4F01" w:rsidRPr="00773FC0" w14:paraId="70530B1D" w14:textId="77777777" w:rsidTr="00313F0A">
        <w:tc>
          <w:tcPr>
            <w:tcW w:w="2025" w:type="dxa"/>
            <w:shd w:val="clear" w:color="auto" w:fill="auto"/>
            <w:vAlign w:val="center"/>
          </w:tcPr>
          <w:p w14:paraId="37BF0FC3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01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37CC83E2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iCs/>
              </w:rPr>
              <w:t>pET21b-</w:t>
            </w:r>
            <w:r w:rsidRPr="00AF2043">
              <w:rPr>
                <w:rFonts w:ascii="Arial" w:hAnsi="Arial" w:cs="Arial"/>
                <w:i/>
              </w:rPr>
              <w:t>bphP-His6</w:t>
            </w:r>
          </w:p>
        </w:tc>
        <w:tc>
          <w:tcPr>
            <w:tcW w:w="2004" w:type="dxa"/>
            <w:shd w:val="clear" w:color="auto" w:fill="auto"/>
          </w:tcPr>
          <w:p w14:paraId="3BEC38FD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noProof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  <w:tr w:rsidR="001F4F01" w:rsidRPr="00773FC0" w14:paraId="5CDD7288" w14:textId="77777777" w:rsidTr="00313F0A">
        <w:tc>
          <w:tcPr>
            <w:tcW w:w="2025" w:type="dxa"/>
            <w:shd w:val="clear" w:color="auto" w:fill="auto"/>
            <w:vAlign w:val="center"/>
          </w:tcPr>
          <w:p w14:paraId="3CDE4322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02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35C242E6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iCs/>
              </w:rPr>
              <w:t>pET21b</w:t>
            </w:r>
            <w:r w:rsidRPr="00AF2043">
              <w:rPr>
                <w:rFonts w:ascii="Arial" w:hAnsi="Arial" w:cs="Arial"/>
                <w:i/>
              </w:rPr>
              <w:t>-kinB-His6</w:t>
            </w:r>
          </w:p>
        </w:tc>
        <w:tc>
          <w:tcPr>
            <w:tcW w:w="2004" w:type="dxa"/>
            <w:shd w:val="clear" w:color="auto" w:fill="auto"/>
          </w:tcPr>
          <w:p w14:paraId="788D3955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noProof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  <w:tr w:rsidR="001F4F01" w:rsidRPr="00773FC0" w14:paraId="7A364142" w14:textId="77777777" w:rsidTr="00313F0A">
        <w:tc>
          <w:tcPr>
            <w:tcW w:w="2025" w:type="dxa"/>
            <w:shd w:val="clear" w:color="auto" w:fill="auto"/>
            <w:vAlign w:val="center"/>
          </w:tcPr>
          <w:p w14:paraId="367FA09A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03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5940FB93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iCs/>
              </w:rPr>
              <w:t>pET28b</w:t>
            </w:r>
            <w:r w:rsidRPr="00AF2043">
              <w:rPr>
                <w:rFonts w:ascii="Arial" w:hAnsi="Arial" w:cs="Arial"/>
                <w:i/>
              </w:rPr>
              <w:t>-His6-algB</w:t>
            </w:r>
          </w:p>
        </w:tc>
        <w:tc>
          <w:tcPr>
            <w:tcW w:w="2004" w:type="dxa"/>
            <w:shd w:val="clear" w:color="auto" w:fill="auto"/>
          </w:tcPr>
          <w:p w14:paraId="2D00291E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noProof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  <w:tr w:rsidR="001F4F01" w:rsidRPr="00773FC0" w14:paraId="2D61B53C" w14:textId="77777777" w:rsidTr="00313F0A">
        <w:tc>
          <w:tcPr>
            <w:tcW w:w="2025" w:type="dxa"/>
            <w:shd w:val="clear" w:color="auto" w:fill="auto"/>
            <w:vAlign w:val="center"/>
          </w:tcPr>
          <w:p w14:paraId="0E726742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04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55F00034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iCs/>
              </w:rPr>
              <w:t>pET21b</w:t>
            </w:r>
            <w:r w:rsidRPr="00AF2043">
              <w:rPr>
                <w:rFonts w:ascii="Arial" w:hAnsi="Arial" w:cs="Arial"/>
                <w:i/>
              </w:rPr>
              <w:t>-bphP</w:t>
            </w:r>
            <w:r w:rsidRPr="00AF2043">
              <w:rPr>
                <w:rFonts w:ascii="Arial" w:hAnsi="Arial" w:cs="Arial"/>
                <w:i/>
                <w:vertAlign w:val="superscript"/>
              </w:rPr>
              <w:t>H513A</w:t>
            </w:r>
            <w:r w:rsidRPr="00AF2043">
              <w:rPr>
                <w:rFonts w:ascii="Arial" w:hAnsi="Arial" w:cs="Arial"/>
                <w:i/>
              </w:rPr>
              <w:t>-His6</w:t>
            </w:r>
          </w:p>
        </w:tc>
        <w:tc>
          <w:tcPr>
            <w:tcW w:w="2004" w:type="dxa"/>
            <w:shd w:val="clear" w:color="auto" w:fill="auto"/>
          </w:tcPr>
          <w:p w14:paraId="7344B1B0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  <w:tr w:rsidR="001F4F01" w:rsidRPr="00773FC0" w14:paraId="5F635137" w14:textId="77777777" w:rsidTr="00313F0A">
        <w:tc>
          <w:tcPr>
            <w:tcW w:w="2025" w:type="dxa"/>
            <w:shd w:val="clear" w:color="auto" w:fill="auto"/>
            <w:vAlign w:val="center"/>
          </w:tcPr>
          <w:p w14:paraId="187281DC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05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7BEC9E33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iCs/>
              </w:rPr>
              <w:t>pET28b</w:t>
            </w:r>
            <w:r w:rsidRPr="00AF2043">
              <w:rPr>
                <w:rFonts w:ascii="Arial" w:hAnsi="Arial" w:cs="Arial"/>
                <w:i/>
              </w:rPr>
              <w:t>-His6-algBPpu</w:t>
            </w:r>
          </w:p>
        </w:tc>
        <w:tc>
          <w:tcPr>
            <w:tcW w:w="2004" w:type="dxa"/>
            <w:shd w:val="clear" w:color="auto" w:fill="auto"/>
          </w:tcPr>
          <w:p w14:paraId="3F7DFD18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  <w:tr w:rsidR="001F4F01" w:rsidRPr="00773FC0" w14:paraId="08F48CEA" w14:textId="77777777" w:rsidTr="00313F0A">
        <w:tc>
          <w:tcPr>
            <w:tcW w:w="2025" w:type="dxa"/>
            <w:shd w:val="clear" w:color="auto" w:fill="auto"/>
            <w:vAlign w:val="center"/>
          </w:tcPr>
          <w:p w14:paraId="002FA079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06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3E2BEE3D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iCs/>
              </w:rPr>
              <w:t>pET28b</w:t>
            </w:r>
            <w:r w:rsidRPr="00AF2043">
              <w:rPr>
                <w:rFonts w:ascii="Arial" w:hAnsi="Arial" w:cs="Arial"/>
                <w:i/>
              </w:rPr>
              <w:t>-His6-algB</w:t>
            </w:r>
            <w:r w:rsidRPr="00AF2043">
              <w:rPr>
                <w:rFonts w:ascii="Arial" w:hAnsi="Arial" w:cs="Arial"/>
                <w:i/>
                <w:vertAlign w:val="superscript"/>
              </w:rPr>
              <w:t>D59N</w:t>
            </w:r>
          </w:p>
        </w:tc>
        <w:tc>
          <w:tcPr>
            <w:tcW w:w="2004" w:type="dxa"/>
            <w:shd w:val="clear" w:color="auto" w:fill="auto"/>
          </w:tcPr>
          <w:p w14:paraId="365F816A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noProof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  <w:tr w:rsidR="001F4F01" w:rsidRPr="00773FC0" w14:paraId="3D0CA81B" w14:textId="77777777" w:rsidTr="00313F0A">
        <w:tc>
          <w:tcPr>
            <w:tcW w:w="2025" w:type="dxa"/>
            <w:shd w:val="clear" w:color="auto" w:fill="auto"/>
            <w:vAlign w:val="center"/>
          </w:tcPr>
          <w:p w14:paraId="28CE9279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07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17D5FEE8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i/>
              </w:rPr>
            </w:pPr>
            <w:r w:rsidRPr="00AF2043">
              <w:rPr>
                <w:rFonts w:ascii="Arial" w:hAnsi="Arial" w:cs="Arial"/>
                <w:iCs/>
              </w:rPr>
              <w:t>pET21b</w:t>
            </w:r>
            <w:r w:rsidRPr="00AF2043">
              <w:rPr>
                <w:rFonts w:ascii="Arial" w:hAnsi="Arial" w:cs="Arial"/>
                <w:i/>
              </w:rPr>
              <w:t>-kinB</w:t>
            </w:r>
            <w:r w:rsidRPr="00AF2043">
              <w:rPr>
                <w:rFonts w:ascii="Arial" w:hAnsi="Arial" w:cs="Arial"/>
                <w:i/>
                <w:vertAlign w:val="superscript"/>
              </w:rPr>
              <w:t>P390S</w:t>
            </w:r>
            <w:r w:rsidRPr="00AF2043">
              <w:rPr>
                <w:rFonts w:ascii="Arial" w:hAnsi="Arial" w:cs="Arial"/>
                <w:i/>
              </w:rPr>
              <w:t>-His6</w:t>
            </w:r>
          </w:p>
        </w:tc>
        <w:tc>
          <w:tcPr>
            <w:tcW w:w="2004" w:type="dxa"/>
            <w:shd w:val="clear" w:color="auto" w:fill="auto"/>
          </w:tcPr>
          <w:p w14:paraId="07A0C0AF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  <w:tr w:rsidR="001F4F01" w:rsidRPr="00773FC0" w14:paraId="3BF64AF5" w14:textId="77777777" w:rsidTr="00313F0A">
        <w:tc>
          <w:tcPr>
            <w:tcW w:w="2025" w:type="dxa"/>
            <w:shd w:val="clear" w:color="auto" w:fill="auto"/>
            <w:vAlign w:val="center"/>
          </w:tcPr>
          <w:p w14:paraId="2999E5EF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08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1016B84D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  <w:iCs/>
              </w:rPr>
              <w:t>pET28b</w:t>
            </w:r>
            <w:r w:rsidRPr="00AF2043">
              <w:rPr>
                <w:rFonts w:ascii="Arial" w:hAnsi="Arial" w:cs="Arial"/>
                <w:i/>
              </w:rPr>
              <w:t>-His6-ntrC</w:t>
            </w:r>
          </w:p>
        </w:tc>
        <w:tc>
          <w:tcPr>
            <w:tcW w:w="2004" w:type="dxa"/>
            <w:shd w:val="clear" w:color="auto" w:fill="auto"/>
          </w:tcPr>
          <w:p w14:paraId="52A91778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  <w:tr w:rsidR="001F4F01" w:rsidRPr="00773FC0" w14:paraId="799B32E3" w14:textId="77777777" w:rsidTr="00313F0A">
        <w:tc>
          <w:tcPr>
            <w:tcW w:w="2025" w:type="dxa"/>
            <w:shd w:val="clear" w:color="auto" w:fill="auto"/>
            <w:vAlign w:val="center"/>
          </w:tcPr>
          <w:p w14:paraId="72A67636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09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7711F451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i/>
              </w:rPr>
            </w:pPr>
            <w:r w:rsidRPr="00AF2043">
              <w:rPr>
                <w:rFonts w:ascii="Arial" w:hAnsi="Arial" w:cs="Arial"/>
                <w:iCs/>
              </w:rPr>
              <w:t>pET28b</w:t>
            </w:r>
            <w:r w:rsidRPr="00AF2043">
              <w:rPr>
                <w:rFonts w:ascii="Arial" w:hAnsi="Arial" w:cs="Arial"/>
                <w:i/>
              </w:rPr>
              <w:t>-His6-algBRce</w:t>
            </w:r>
          </w:p>
        </w:tc>
        <w:tc>
          <w:tcPr>
            <w:tcW w:w="2004" w:type="dxa"/>
            <w:shd w:val="clear" w:color="auto" w:fill="auto"/>
          </w:tcPr>
          <w:p w14:paraId="06D6CDA0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  <w:tr w:rsidR="001F4F01" w:rsidRPr="00773FC0" w14:paraId="005D94BA" w14:textId="77777777" w:rsidTr="00313F0A">
        <w:tc>
          <w:tcPr>
            <w:tcW w:w="2025" w:type="dxa"/>
            <w:shd w:val="clear" w:color="auto" w:fill="auto"/>
            <w:vAlign w:val="center"/>
          </w:tcPr>
          <w:p w14:paraId="51FC1E68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pSP210</w:t>
            </w:r>
          </w:p>
        </w:tc>
        <w:tc>
          <w:tcPr>
            <w:tcW w:w="5890" w:type="dxa"/>
            <w:shd w:val="clear" w:color="auto" w:fill="auto"/>
            <w:vAlign w:val="center"/>
          </w:tcPr>
          <w:p w14:paraId="50276401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  <w:i/>
              </w:rPr>
            </w:pPr>
            <w:r w:rsidRPr="00AF2043">
              <w:rPr>
                <w:rFonts w:ascii="Arial" w:hAnsi="Arial" w:cs="Arial"/>
                <w:iCs/>
              </w:rPr>
              <w:t>pET28b</w:t>
            </w:r>
            <w:r w:rsidRPr="00AF2043">
              <w:rPr>
                <w:rFonts w:ascii="Arial" w:hAnsi="Arial" w:cs="Arial"/>
                <w:i/>
              </w:rPr>
              <w:t>-His6-algBAxy</w:t>
            </w:r>
          </w:p>
        </w:tc>
        <w:tc>
          <w:tcPr>
            <w:tcW w:w="2004" w:type="dxa"/>
            <w:shd w:val="clear" w:color="auto" w:fill="auto"/>
          </w:tcPr>
          <w:p w14:paraId="12346D9B" w14:textId="77777777" w:rsidR="001F4F01" w:rsidRPr="00AF2043" w:rsidRDefault="001F4F01" w:rsidP="00313F0A">
            <w:pPr>
              <w:spacing w:after="0" w:line="240" w:lineRule="auto"/>
              <w:rPr>
                <w:rFonts w:ascii="Arial" w:hAnsi="Arial" w:cs="Arial"/>
              </w:rPr>
            </w:pPr>
            <w:r w:rsidRPr="00AF2043">
              <w:rPr>
                <w:rFonts w:ascii="Arial" w:hAnsi="Arial" w:cs="Arial"/>
              </w:rPr>
              <w:t>This study</w:t>
            </w:r>
          </w:p>
        </w:tc>
      </w:tr>
    </w:tbl>
    <w:p w14:paraId="211F46A4" w14:textId="77777777" w:rsidR="001F4F01" w:rsidRDefault="001F4F01" w:rsidP="001F4F01">
      <w:pPr>
        <w:spacing w:after="0" w:line="480" w:lineRule="auto"/>
      </w:pPr>
      <w:bookmarkStart w:id="0" w:name="_GoBack"/>
      <w:bookmarkEnd w:id="0"/>
    </w:p>
    <w:sectPr w:rsidR="001F4F01" w:rsidSect="00FF7DE4">
      <w:footerReference w:type="default" r:id="rId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1D30E1" w14:textId="77777777" w:rsidR="0044267E" w:rsidRDefault="0044267E" w:rsidP="00EC0522">
      <w:pPr>
        <w:spacing w:after="0" w:line="240" w:lineRule="auto"/>
      </w:pPr>
      <w:r>
        <w:separator/>
      </w:r>
    </w:p>
  </w:endnote>
  <w:endnote w:type="continuationSeparator" w:id="0">
    <w:p w14:paraId="153AF3E3" w14:textId="77777777" w:rsidR="0044267E" w:rsidRDefault="0044267E" w:rsidP="00EC05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478D45" w14:textId="77777777" w:rsidR="00C63F48" w:rsidRDefault="00C63F48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4603578C" w14:textId="77777777" w:rsidR="00C63F48" w:rsidRDefault="00C63F4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0B3CC3C" w14:textId="77777777" w:rsidR="0044267E" w:rsidRDefault="0044267E" w:rsidP="00EC0522">
      <w:pPr>
        <w:spacing w:after="0" w:line="240" w:lineRule="auto"/>
      </w:pPr>
      <w:r>
        <w:separator/>
      </w:r>
    </w:p>
  </w:footnote>
  <w:footnote w:type="continuationSeparator" w:id="0">
    <w:p w14:paraId="2010172B" w14:textId="77777777" w:rsidR="0044267E" w:rsidRDefault="0044267E" w:rsidP="00EC052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2E1C4BDA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F05A4EE6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007A8E06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F0C08CC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446897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B5A6BC2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95A0C6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E7CC116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7A20A6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258AF9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58C41657"/>
    <w:multiLevelType w:val="hybridMultilevel"/>
    <w:tmpl w:val="E2101C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8DD26B0"/>
    <w:multiLevelType w:val="hybridMultilevel"/>
    <w:tmpl w:val="81B0BF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6317BE2"/>
    <w:multiLevelType w:val="hybridMultilevel"/>
    <w:tmpl w:val="56E284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1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hideSpellingErrors/>
  <w:hideGrammaticalErrors/>
  <w:proofState w:spelling="clean" w:grammar="clean"/>
  <w:doNotTrackMoves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4B5B42"/>
    <w:rsid w:val="00000384"/>
    <w:rsid w:val="000005AD"/>
    <w:rsid w:val="00001603"/>
    <w:rsid w:val="000038CA"/>
    <w:rsid w:val="0000474F"/>
    <w:rsid w:val="0000593F"/>
    <w:rsid w:val="00005AA9"/>
    <w:rsid w:val="000075F2"/>
    <w:rsid w:val="0000779A"/>
    <w:rsid w:val="00010D42"/>
    <w:rsid w:val="00010DEE"/>
    <w:rsid w:val="00011A75"/>
    <w:rsid w:val="00011ADF"/>
    <w:rsid w:val="00011DFE"/>
    <w:rsid w:val="00012143"/>
    <w:rsid w:val="00012826"/>
    <w:rsid w:val="000129F6"/>
    <w:rsid w:val="00013481"/>
    <w:rsid w:val="00013492"/>
    <w:rsid w:val="00013EB1"/>
    <w:rsid w:val="00014DF2"/>
    <w:rsid w:val="000151C8"/>
    <w:rsid w:val="00015E10"/>
    <w:rsid w:val="000166BE"/>
    <w:rsid w:val="00017CF2"/>
    <w:rsid w:val="0002001F"/>
    <w:rsid w:val="00020526"/>
    <w:rsid w:val="000209AB"/>
    <w:rsid w:val="00020BA3"/>
    <w:rsid w:val="000214DB"/>
    <w:rsid w:val="00021595"/>
    <w:rsid w:val="00023690"/>
    <w:rsid w:val="00023C86"/>
    <w:rsid w:val="00023E96"/>
    <w:rsid w:val="00023F73"/>
    <w:rsid w:val="00024CCA"/>
    <w:rsid w:val="00024EDC"/>
    <w:rsid w:val="0002517F"/>
    <w:rsid w:val="00025FE8"/>
    <w:rsid w:val="00026D0E"/>
    <w:rsid w:val="00026F50"/>
    <w:rsid w:val="0002717B"/>
    <w:rsid w:val="0002737E"/>
    <w:rsid w:val="00027AF9"/>
    <w:rsid w:val="00030EA2"/>
    <w:rsid w:val="000313D0"/>
    <w:rsid w:val="00031410"/>
    <w:rsid w:val="0003209D"/>
    <w:rsid w:val="000320AC"/>
    <w:rsid w:val="00032BF2"/>
    <w:rsid w:val="00032EA6"/>
    <w:rsid w:val="0003376C"/>
    <w:rsid w:val="00033A3C"/>
    <w:rsid w:val="00033D1E"/>
    <w:rsid w:val="00033E9B"/>
    <w:rsid w:val="00034429"/>
    <w:rsid w:val="00034B55"/>
    <w:rsid w:val="000355E9"/>
    <w:rsid w:val="00035E30"/>
    <w:rsid w:val="000364B0"/>
    <w:rsid w:val="00037050"/>
    <w:rsid w:val="00037975"/>
    <w:rsid w:val="000402A0"/>
    <w:rsid w:val="000402BE"/>
    <w:rsid w:val="00040994"/>
    <w:rsid w:val="000417E9"/>
    <w:rsid w:val="0004190C"/>
    <w:rsid w:val="00041A0A"/>
    <w:rsid w:val="000426B0"/>
    <w:rsid w:val="00043840"/>
    <w:rsid w:val="00043F70"/>
    <w:rsid w:val="00044540"/>
    <w:rsid w:val="00044675"/>
    <w:rsid w:val="00044D77"/>
    <w:rsid w:val="000454CB"/>
    <w:rsid w:val="000457EA"/>
    <w:rsid w:val="00045AE1"/>
    <w:rsid w:val="00045C07"/>
    <w:rsid w:val="00045DC8"/>
    <w:rsid w:val="00046888"/>
    <w:rsid w:val="00046ADA"/>
    <w:rsid w:val="00047826"/>
    <w:rsid w:val="000478B4"/>
    <w:rsid w:val="00051401"/>
    <w:rsid w:val="00051661"/>
    <w:rsid w:val="00051AC7"/>
    <w:rsid w:val="000528B3"/>
    <w:rsid w:val="00052C46"/>
    <w:rsid w:val="000533A3"/>
    <w:rsid w:val="000533F2"/>
    <w:rsid w:val="00053DFF"/>
    <w:rsid w:val="0005403F"/>
    <w:rsid w:val="0005491F"/>
    <w:rsid w:val="00054B4C"/>
    <w:rsid w:val="00054C8B"/>
    <w:rsid w:val="000555A2"/>
    <w:rsid w:val="00056D40"/>
    <w:rsid w:val="000577CC"/>
    <w:rsid w:val="00057FE1"/>
    <w:rsid w:val="000608C1"/>
    <w:rsid w:val="000614CE"/>
    <w:rsid w:val="00061F34"/>
    <w:rsid w:val="0006299B"/>
    <w:rsid w:val="00062E53"/>
    <w:rsid w:val="000635DD"/>
    <w:rsid w:val="000635EF"/>
    <w:rsid w:val="000638D4"/>
    <w:rsid w:val="000642AD"/>
    <w:rsid w:val="00064378"/>
    <w:rsid w:val="00065132"/>
    <w:rsid w:val="00065217"/>
    <w:rsid w:val="000658CA"/>
    <w:rsid w:val="000662C7"/>
    <w:rsid w:val="000668CA"/>
    <w:rsid w:val="0006772D"/>
    <w:rsid w:val="0006790D"/>
    <w:rsid w:val="000701B6"/>
    <w:rsid w:val="00070CC7"/>
    <w:rsid w:val="00070CD8"/>
    <w:rsid w:val="00071A8C"/>
    <w:rsid w:val="00072075"/>
    <w:rsid w:val="00072642"/>
    <w:rsid w:val="00072DD8"/>
    <w:rsid w:val="00073F0F"/>
    <w:rsid w:val="00074196"/>
    <w:rsid w:val="0007433D"/>
    <w:rsid w:val="0007489F"/>
    <w:rsid w:val="00074E89"/>
    <w:rsid w:val="00074F3C"/>
    <w:rsid w:val="000752AF"/>
    <w:rsid w:val="00075447"/>
    <w:rsid w:val="000760E1"/>
    <w:rsid w:val="00076569"/>
    <w:rsid w:val="00076845"/>
    <w:rsid w:val="00076A0B"/>
    <w:rsid w:val="000774AA"/>
    <w:rsid w:val="0007774C"/>
    <w:rsid w:val="00077A21"/>
    <w:rsid w:val="00077B2F"/>
    <w:rsid w:val="00077D35"/>
    <w:rsid w:val="00080E6C"/>
    <w:rsid w:val="00081B6F"/>
    <w:rsid w:val="000820FB"/>
    <w:rsid w:val="0008232B"/>
    <w:rsid w:val="000823DA"/>
    <w:rsid w:val="00083415"/>
    <w:rsid w:val="00083AD6"/>
    <w:rsid w:val="0008408F"/>
    <w:rsid w:val="000843E8"/>
    <w:rsid w:val="00084C18"/>
    <w:rsid w:val="00084F2C"/>
    <w:rsid w:val="00085531"/>
    <w:rsid w:val="00085AF5"/>
    <w:rsid w:val="00085CEC"/>
    <w:rsid w:val="00086645"/>
    <w:rsid w:val="00086FB3"/>
    <w:rsid w:val="00087AD8"/>
    <w:rsid w:val="00087BFD"/>
    <w:rsid w:val="000902CB"/>
    <w:rsid w:val="000914F4"/>
    <w:rsid w:val="000917B4"/>
    <w:rsid w:val="0009207D"/>
    <w:rsid w:val="00092085"/>
    <w:rsid w:val="000924F1"/>
    <w:rsid w:val="0009251A"/>
    <w:rsid w:val="00092E23"/>
    <w:rsid w:val="000936D0"/>
    <w:rsid w:val="00093A00"/>
    <w:rsid w:val="00094A27"/>
    <w:rsid w:val="0009605D"/>
    <w:rsid w:val="0009619C"/>
    <w:rsid w:val="00096838"/>
    <w:rsid w:val="00097A37"/>
    <w:rsid w:val="000A0A1F"/>
    <w:rsid w:val="000A0B71"/>
    <w:rsid w:val="000A0C4A"/>
    <w:rsid w:val="000A1328"/>
    <w:rsid w:val="000A2DD2"/>
    <w:rsid w:val="000A33B7"/>
    <w:rsid w:val="000A3770"/>
    <w:rsid w:val="000A3C04"/>
    <w:rsid w:val="000A47D0"/>
    <w:rsid w:val="000A555D"/>
    <w:rsid w:val="000A5B98"/>
    <w:rsid w:val="000A687C"/>
    <w:rsid w:val="000A6A85"/>
    <w:rsid w:val="000A6B59"/>
    <w:rsid w:val="000A6C16"/>
    <w:rsid w:val="000A6D04"/>
    <w:rsid w:val="000B1821"/>
    <w:rsid w:val="000B19AE"/>
    <w:rsid w:val="000B1D4A"/>
    <w:rsid w:val="000B1D78"/>
    <w:rsid w:val="000B1F86"/>
    <w:rsid w:val="000B291B"/>
    <w:rsid w:val="000B3214"/>
    <w:rsid w:val="000B3EF2"/>
    <w:rsid w:val="000B3FC6"/>
    <w:rsid w:val="000B56F6"/>
    <w:rsid w:val="000B68CE"/>
    <w:rsid w:val="000B6ECF"/>
    <w:rsid w:val="000B6F38"/>
    <w:rsid w:val="000B72B2"/>
    <w:rsid w:val="000B7DBE"/>
    <w:rsid w:val="000C00A8"/>
    <w:rsid w:val="000C0AB9"/>
    <w:rsid w:val="000C131E"/>
    <w:rsid w:val="000C2545"/>
    <w:rsid w:val="000C2EE3"/>
    <w:rsid w:val="000C329E"/>
    <w:rsid w:val="000C34F3"/>
    <w:rsid w:val="000C390A"/>
    <w:rsid w:val="000C3E73"/>
    <w:rsid w:val="000C48E2"/>
    <w:rsid w:val="000C4F34"/>
    <w:rsid w:val="000C515B"/>
    <w:rsid w:val="000C52DB"/>
    <w:rsid w:val="000C5DB9"/>
    <w:rsid w:val="000C6479"/>
    <w:rsid w:val="000C6BB6"/>
    <w:rsid w:val="000D064A"/>
    <w:rsid w:val="000D1A1C"/>
    <w:rsid w:val="000D1A55"/>
    <w:rsid w:val="000D1BF7"/>
    <w:rsid w:val="000D239D"/>
    <w:rsid w:val="000D2E2A"/>
    <w:rsid w:val="000D2EB9"/>
    <w:rsid w:val="000D3470"/>
    <w:rsid w:val="000D36DA"/>
    <w:rsid w:val="000D39F0"/>
    <w:rsid w:val="000D5BA7"/>
    <w:rsid w:val="000D6A1F"/>
    <w:rsid w:val="000D7363"/>
    <w:rsid w:val="000D7F96"/>
    <w:rsid w:val="000E0196"/>
    <w:rsid w:val="000E1191"/>
    <w:rsid w:val="000E15A6"/>
    <w:rsid w:val="000E17F5"/>
    <w:rsid w:val="000E1844"/>
    <w:rsid w:val="000E18F4"/>
    <w:rsid w:val="000E1F47"/>
    <w:rsid w:val="000E22C6"/>
    <w:rsid w:val="000E26A7"/>
    <w:rsid w:val="000E3370"/>
    <w:rsid w:val="000E356D"/>
    <w:rsid w:val="000E36FE"/>
    <w:rsid w:val="000E44D2"/>
    <w:rsid w:val="000E51C5"/>
    <w:rsid w:val="000E5322"/>
    <w:rsid w:val="000E5A8D"/>
    <w:rsid w:val="000E5DBA"/>
    <w:rsid w:val="000E5E6B"/>
    <w:rsid w:val="000E62E2"/>
    <w:rsid w:val="000E64A8"/>
    <w:rsid w:val="000E71C4"/>
    <w:rsid w:val="000E7A70"/>
    <w:rsid w:val="000E7FE0"/>
    <w:rsid w:val="000F020B"/>
    <w:rsid w:val="000F0398"/>
    <w:rsid w:val="000F0926"/>
    <w:rsid w:val="000F16C7"/>
    <w:rsid w:val="000F198E"/>
    <w:rsid w:val="000F277C"/>
    <w:rsid w:val="000F2B00"/>
    <w:rsid w:val="000F2BC3"/>
    <w:rsid w:val="000F373D"/>
    <w:rsid w:val="000F3A0A"/>
    <w:rsid w:val="000F4770"/>
    <w:rsid w:val="000F570D"/>
    <w:rsid w:val="000F58C1"/>
    <w:rsid w:val="000F5B05"/>
    <w:rsid w:val="000F759C"/>
    <w:rsid w:val="000F7C92"/>
    <w:rsid w:val="0010006C"/>
    <w:rsid w:val="001009D3"/>
    <w:rsid w:val="00100AF7"/>
    <w:rsid w:val="00100BCA"/>
    <w:rsid w:val="00101A6E"/>
    <w:rsid w:val="00102776"/>
    <w:rsid w:val="00102CA5"/>
    <w:rsid w:val="00102E63"/>
    <w:rsid w:val="001034BA"/>
    <w:rsid w:val="00103F09"/>
    <w:rsid w:val="0010403A"/>
    <w:rsid w:val="001045E3"/>
    <w:rsid w:val="00104835"/>
    <w:rsid w:val="00104BB1"/>
    <w:rsid w:val="00104F8B"/>
    <w:rsid w:val="001051D5"/>
    <w:rsid w:val="0010637C"/>
    <w:rsid w:val="001063B4"/>
    <w:rsid w:val="00106FBC"/>
    <w:rsid w:val="00107FB7"/>
    <w:rsid w:val="0011112B"/>
    <w:rsid w:val="001113BE"/>
    <w:rsid w:val="00111945"/>
    <w:rsid w:val="0011205C"/>
    <w:rsid w:val="0011245B"/>
    <w:rsid w:val="0011292A"/>
    <w:rsid w:val="0011366E"/>
    <w:rsid w:val="00113B76"/>
    <w:rsid w:val="00114623"/>
    <w:rsid w:val="0011512D"/>
    <w:rsid w:val="00115201"/>
    <w:rsid w:val="00115352"/>
    <w:rsid w:val="0011706F"/>
    <w:rsid w:val="001172E6"/>
    <w:rsid w:val="00117A60"/>
    <w:rsid w:val="001202A6"/>
    <w:rsid w:val="00120599"/>
    <w:rsid w:val="001215AB"/>
    <w:rsid w:val="00121C30"/>
    <w:rsid w:val="00121D49"/>
    <w:rsid w:val="00121E5E"/>
    <w:rsid w:val="00122373"/>
    <w:rsid w:val="001225B9"/>
    <w:rsid w:val="001225CE"/>
    <w:rsid w:val="001229F3"/>
    <w:rsid w:val="00122C65"/>
    <w:rsid w:val="00123CF6"/>
    <w:rsid w:val="0012468C"/>
    <w:rsid w:val="00124BF8"/>
    <w:rsid w:val="00124CEA"/>
    <w:rsid w:val="00126613"/>
    <w:rsid w:val="001266EF"/>
    <w:rsid w:val="00130058"/>
    <w:rsid w:val="00130C27"/>
    <w:rsid w:val="00130D28"/>
    <w:rsid w:val="00130E23"/>
    <w:rsid w:val="00131358"/>
    <w:rsid w:val="00131566"/>
    <w:rsid w:val="001317BF"/>
    <w:rsid w:val="00131807"/>
    <w:rsid w:val="00131925"/>
    <w:rsid w:val="00131C83"/>
    <w:rsid w:val="00131CBC"/>
    <w:rsid w:val="00131F1B"/>
    <w:rsid w:val="00132FB9"/>
    <w:rsid w:val="001335CA"/>
    <w:rsid w:val="00133A09"/>
    <w:rsid w:val="00133CC4"/>
    <w:rsid w:val="0013629D"/>
    <w:rsid w:val="00137057"/>
    <w:rsid w:val="001378CB"/>
    <w:rsid w:val="001378E8"/>
    <w:rsid w:val="00137C43"/>
    <w:rsid w:val="00137D21"/>
    <w:rsid w:val="001403FB"/>
    <w:rsid w:val="00140679"/>
    <w:rsid w:val="00142C42"/>
    <w:rsid w:val="001430B2"/>
    <w:rsid w:val="0014517E"/>
    <w:rsid w:val="00146C36"/>
    <w:rsid w:val="00147468"/>
    <w:rsid w:val="00147FAD"/>
    <w:rsid w:val="00150131"/>
    <w:rsid w:val="00150275"/>
    <w:rsid w:val="0015039E"/>
    <w:rsid w:val="00150896"/>
    <w:rsid w:val="00150B52"/>
    <w:rsid w:val="00150B81"/>
    <w:rsid w:val="00151ADC"/>
    <w:rsid w:val="00151C84"/>
    <w:rsid w:val="00152180"/>
    <w:rsid w:val="00152452"/>
    <w:rsid w:val="0015295E"/>
    <w:rsid w:val="00152CC4"/>
    <w:rsid w:val="00153344"/>
    <w:rsid w:val="00153ED9"/>
    <w:rsid w:val="00154485"/>
    <w:rsid w:val="001544EB"/>
    <w:rsid w:val="0015588B"/>
    <w:rsid w:val="00156A78"/>
    <w:rsid w:val="00157719"/>
    <w:rsid w:val="00160672"/>
    <w:rsid w:val="00160E5A"/>
    <w:rsid w:val="001616CE"/>
    <w:rsid w:val="001625ED"/>
    <w:rsid w:val="001627AE"/>
    <w:rsid w:val="00163659"/>
    <w:rsid w:val="001637C1"/>
    <w:rsid w:val="001639A2"/>
    <w:rsid w:val="00163E08"/>
    <w:rsid w:val="00164056"/>
    <w:rsid w:val="00164DFA"/>
    <w:rsid w:val="00164E39"/>
    <w:rsid w:val="00164EAA"/>
    <w:rsid w:val="00164F43"/>
    <w:rsid w:val="00166036"/>
    <w:rsid w:val="00166B2D"/>
    <w:rsid w:val="00166E2E"/>
    <w:rsid w:val="0016799E"/>
    <w:rsid w:val="00167A47"/>
    <w:rsid w:val="00170107"/>
    <w:rsid w:val="00170646"/>
    <w:rsid w:val="00170A52"/>
    <w:rsid w:val="00170B1C"/>
    <w:rsid w:val="00170B1F"/>
    <w:rsid w:val="001712DE"/>
    <w:rsid w:val="0017251E"/>
    <w:rsid w:val="001727AC"/>
    <w:rsid w:val="00173458"/>
    <w:rsid w:val="00173AAD"/>
    <w:rsid w:val="00173DDB"/>
    <w:rsid w:val="00173E43"/>
    <w:rsid w:val="00173F79"/>
    <w:rsid w:val="00174B21"/>
    <w:rsid w:val="00174EBB"/>
    <w:rsid w:val="00175384"/>
    <w:rsid w:val="00175502"/>
    <w:rsid w:val="00175866"/>
    <w:rsid w:val="00175FBC"/>
    <w:rsid w:val="0017693F"/>
    <w:rsid w:val="00176CFF"/>
    <w:rsid w:val="0017707E"/>
    <w:rsid w:val="0017761D"/>
    <w:rsid w:val="001776A8"/>
    <w:rsid w:val="0017796E"/>
    <w:rsid w:val="001803A7"/>
    <w:rsid w:val="001803C4"/>
    <w:rsid w:val="00180C12"/>
    <w:rsid w:val="00180DEF"/>
    <w:rsid w:val="00180E2C"/>
    <w:rsid w:val="00182304"/>
    <w:rsid w:val="00182792"/>
    <w:rsid w:val="00182C22"/>
    <w:rsid w:val="00182F34"/>
    <w:rsid w:val="00183191"/>
    <w:rsid w:val="001836CB"/>
    <w:rsid w:val="00183A86"/>
    <w:rsid w:val="00184302"/>
    <w:rsid w:val="00185043"/>
    <w:rsid w:val="001852A6"/>
    <w:rsid w:val="00185A41"/>
    <w:rsid w:val="00185D67"/>
    <w:rsid w:val="001868DE"/>
    <w:rsid w:val="00187038"/>
    <w:rsid w:val="001876C9"/>
    <w:rsid w:val="001907FA"/>
    <w:rsid w:val="00191A67"/>
    <w:rsid w:val="0019253D"/>
    <w:rsid w:val="00192E76"/>
    <w:rsid w:val="001930A6"/>
    <w:rsid w:val="00193149"/>
    <w:rsid w:val="001945FD"/>
    <w:rsid w:val="00194886"/>
    <w:rsid w:val="00194F92"/>
    <w:rsid w:val="00197126"/>
    <w:rsid w:val="0019783E"/>
    <w:rsid w:val="00197D87"/>
    <w:rsid w:val="001A000B"/>
    <w:rsid w:val="001A0026"/>
    <w:rsid w:val="001A0FAB"/>
    <w:rsid w:val="001A2464"/>
    <w:rsid w:val="001A2796"/>
    <w:rsid w:val="001A2897"/>
    <w:rsid w:val="001A3763"/>
    <w:rsid w:val="001A3DFC"/>
    <w:rsid w:val="001A4D4C"/>
    <w:rsid w:val="001A4F3E"/>
    <w:rsid w:val="001A516E"/>
    <w:rsid w:val="001A59B6"/>
    <w:rsid w:val="001A59F1"/>
    <w:rsid w:val="001A5D83"/>
    <w:rsid w:val="001A601E"/>
    <w:rsid w:val="001A6ACB"/>
    <w:rsid w:val="001A7B66"/>
    <w:rsid w:val="001A7F95"/>
    <w:rsid w:val="001B01DA"/>
    <w:rsid w:val="001B088F"/>
    <w:rsid w:val="001B1D35"/>
    <w:rsid w:val="001B2185"/>
    <w:rsid w:val="001B2B66"/>
    <w:rsid w:val="001B2BEE"/>
    <w:rsid w:val="001B3811"/>
    <w:rsid w:val="001B448C"/>
    <w:rsid w:val="001B5683"/>
    <w:rsid w:val="001B5C7B"/>
    <w:rsid w:val="001B6054"/>
    <w:rsid w:val="001B6107"/>
    <w:rsid w:val="001B65C2"/>
    <w:rsid w:val="001B67D5"/>
    <w:rsid w:val="001B6AE0"/>
    <w:rsid w:val="001B6D92"/>
    <w:rsid w:val="001B723A"/>
    <w:rsid w:val="001B7825"/>
    <w:rsid w:val="001B7C86"/>
    <w:rsid w:val="001C059F"/>
    <w:rsid w:val="001C07B1"/>
    <w:rsid w:val="001C0F54"/>
    <w:rsid w:val="001C248D"/>
    <w:rsid w:val="001C2710"/>
    <w:rsid w:val="001C3216"/>
    <w:rsid w:val="001C3992"/>
    <w:rsid w:val="001C3B43"/>
    <w:rsid w:val="001C3F23"/>
    <w:rsid w:val="001C40A8"/>
    <w:rsid w:val="001C411D"/>
    <w:rsid w:val="001C41DE"/>
    <w:rsid w:val="001C4482"/>
    <w:rsid w:val="001C561E"/>
    <w:rsid w:val="001C5DF9"/>
    <w:rsid w:val="001C65BC"/>
    <w:rsid w:val="001C6BC0"/>
    <w:rsid w:val="001C6C27"/>
    <w:rsid w:val="001C6F07"/>
    <w:rsid w:val="001C7678"/>
    <w:rsid w:val="001D04DE"/>
    <w:rsid w:val="001D05E0"/>
    <w:rsid w:val="001D0A4D"/>
    <w:rsid w:val="001D168D"/>
    <w:rsid w:val="001D1D34"/>
    <w:rsid w:val="001D2479"/>
    <w:rsid w:val="001D29E7"/>
    <w:rsid w:val="001D2F34"/>
    <w:rsid w:val="001D3347"/>
    <w:rsid w:val="001D342D"/>
    <w:rsid w:val="001D3468"/>
    <w:rsid w:val="001D3482"/>
    <w:rsid w:val="001D3B87"/>
    <w:rsid w:val="001D3CE0"/>
    <w:rsid w:val="001D4622"/>
    <w:rsid w:val="001D4D30"/>
    <w:rsid w:val="001D51A7"/>
    <w:rsid w:val="001D6084"/>
    <w:rsid w:val="001D696E"/>
    <w:rsid w:val="001D77B2"/>
    <w:rsid w:val="001E0798"/>
    <w:rsid w:val="001E4015"/>
    <w:rsid w:val="001E4074"/>
    <w:rsid w:val="001E4E7A"/>
    <w:rsid w:val="001E5AB6"/>
    <w:rsid w:val="001E6B7A"/>
    <w:rsid w:val="001E6C59"/>
    <w:rsid w:val="001E79C5"/>
    <w:rsid w:val="001E79F5"/>
    <w:rsid w:val="001E7C8A"/>
    <w:rsid w:val="001F01EE"/>
    <w:rsid w:val="001F0696"/>
    <w:rsid w:val="001F0B9F"/>
    <w:rsid w:val="001F17B0"/>
    <w:rsid w:val="001F1A55"/>
    <w:rsid w:val="001F1A59"/>
    <w:rsid w:val="001F260B"/>
    <w:rsid w:val="001F27DA"/>
    <w:rsid w:val="001F34E5"/>
    <w:rsid w:val="001F3953"/>
    <w:rsid w:val="001F4C21"/>
    <w:rsid w:val="001F4F01"/>
    <w:rsid w:val="001F55F9"/>
    <w:rsid w:val="001F5831"/>
    <w:rsid w:val="001F60F8"/>
    <w:rsid w:val="001F62C7"/>
    <w:rsid w:val="001F6ADC"/>
    <w:rsid w:val="001F79C2"/>
    <w:rsid w:val="002005BB"/>
    <w:rsid w:val="002005C1"/>
    <w:rsid w:val="002018B9"/>
    <w:rsid w:val="00203211"/>
    <w:rsid w:val="0020558C"/>
    <w:rsid w:val="00205718"/>
    <w:rsid w:val="00205742"/>
    <w:rsid w:val="00205A5D"/>
    <w:rsid w:val="00205DCA"/>
    <w:rsid w:val="00205F27"/>
    <w:rsid w:val="00206CB0"/>
    <w:rsid w:val="0021052D"/>
    <w:rsid w:val="00210A4A"/>
    <w:rsid w:val="00210C9C"/>
    <w:rsid w:val="00211389"/>
    <w:rsid w:val="002118A1"/>
    <w:rsid w:val="00212059"/>
    <w:rsid w:val="002124B4"/>
    <w:rsid w:val="00212679"/>
    <w:rsid w:val="00212826"/>
    <w:rsid w:val="002129E1"/>
    <w:rsid w:val="00213052"/>
    <w:rsid w:val="00213101"/>
    <w:rsid w:val="002132F2"/>
    <w:rsid w:val="00213E31"/>
    <w:rsid w:val="002153AA"/>
    <w:rsid w:val="00215683"/>
    <w:rsid w:val="00215D78"/>
    <w:rsid w:val="00216888"/>
    <w:rsid w:val="002170E2"/>
    <w:rsid w:val="0021748A"/>
    <w:rsid w:val="00217E81"/>
    <w:rsid w:val="00220541"/>
    <w:rsid w:val="00220988"/>
    <w:rsid w:val="00220A36"/>
    <w:rsid w:val="002210AD"/>
    <w:rsid w:val="0022198B"/>
    <w:rsid w:val="002224B4"/>
    <w:rsid w:val="00222C98"/>
    <w:rsid w:val="00222F9E"/>
    <w:rsid w:val="00223048"/>
    <w:rsid w:val="00223C2A"/>
    <w:rsid w:val="00223C2B"/>
    <w:rsid w:val="00223C89"/>
    <w:rsid w:val="00224DBD"/>
    <w:rsid w:val="002252B6"/>
    <w:rsid w:val="0022564C"/>
    <w:rsid w:val="0022698D"/>
    <w:rsid w:val="00226AD7"/>
    <w:rsid w:val="00227186"/>
    <w:rsid w:val="0022725F"/>
    <w:rsid w:val="0022743C"/>
    <w:rsid w:val="00227A9F"/>
    <w:rsid w:val="00227CAE"/>
    <w:rsid w:val="0023072D"/>
    <w:rsid w:val="00230F3F"/>
    <w:rsid w:val="002314B1"/>
    <w:rsid w:val="002318C2"/>
    <w:rsid w:val="002321BF"/>
    <w:rsid w:val="0023220A"/>
    <w:rsid w:val="0023251A"/>
    <w:rsid w:val="00232BDA"/>
    <w:rsid w:val="002331B0"/>
    <w:rsid w:val="0023328F"/>
    <w:rsid w:val="00233998"/>
    <w:rsid w:val="00233C36"/>
    <w:rsid w:val="00234152"/>
    <w:rsid w:val="00234988"/>
    <w:rsid w:val="00234D39"/>
    <w:rsid w:val="00235ABE"/>
    <w:rsid w:val="00236332"/>
    <w:rsid w:val="002366E2"/>
    <w:rsid w:val="00240062"/>
    <w:rsid w:val="0024031A"/>
    <w:rsid w:val="00241A59"/>
    <w:rsid w:val="00241C72"/>
    <w:rsid w:val="00241F5A"/>
    <w:rsid w:val="00243EC6"/>
    <w:rsid w:val="00244233"/>
    <w:rsid w:val="00244CFC"/>
    <w:rsid w:val="00244EBD"/>
    <w:rsid w:val="00245976"/>
    <w:rsid w:val="00245AAC"/>
    <w:rsid w:val="00245B09"/>
    <w:rsid w:val="00245BBA"/>
    <w:rsid w:val="00246F75"/>
    <w:rsid w:val="00247279"/>
    <w:rsid w:val="00247EE2"/>
    <w:rsid w:val="002501D5"/>
    <w:rsid w:val="0025144B"/>
    <w:rsid w:val="00251B73"/>
    <w:rsid w:val="002523E5"/>
    <w:rsid w:val="00252B60"/>
    <w:rsid w:val="00253559"/>
    <w:rsid w:val="00253573"/>
    <w:rsid w:val="00253611"/>
    <w:rsid w:val="00253F7C"/>
    <w:rsid w:val="00254AA0"/>
    <w:rsid w:val="002555AE"/>
    <w:rsid w:val="0025577B"/>
    <w:rsid w:val="002568F9"/>
    <w:rsid w:val="0025695D"/>
    <w:rsid w:val="00257083"/>
    <w:rsid w:val="002570C1"/>
    <w:rsid w:val="00257CA6"/>
    <w:rsid w:val="00260813"/>
    <w:rsid w:val="00260F14"/>
    <w:rsid w:val="00261468"/>
    <w:rsid w:val="00261518"/>
    <w:rsid w:val="00261D9E"/>
    <w:rsid w:val="00261E72"/>
    <w:rsid w:val="00263455"/>
    <w:rsid w:val="0026365A"/>
    <w:rsid w:val="00263EA2"/>
    <w:rsid w:val="00264798"/>
    <w:rsid w:val="00264D08"/>
    <w:rsid w:val="002651DC"/>
    <w:rsid w:val="00266E1D"/>
    <w:rsid w:val="002700AB"/>
    <w:rsid w:val="002701FB"/>
    <w:rsid w:val="002707F4"/>
    <w:rsid w:val="00270DD1"/>
    <w:rsid w:val="0027111D"/>
    <w:rsid w:val="002715C7"/>
    <w:rsid w:val="002725F2"/>
    <w:rsid w:val="00272CDB"/>
    <w:rsid w:val="00273531"/>
    <w:rsid w:val="0027384D"/>
    <w:rsid w:val="00274111"/>
    <w:rsid w:val="00275FAF"/>
    <w:rsid w:val="00276268"/>
    <w:rsid w:val="0027645B"/>
    <w:rsid w:val="00276AE0"/>
    <w:rsid w:val="00277CAE"/>
    <w:rsid w:val="00277D18"/>
    <w:rsid w:val="002804A1"/>
    <w:rsid w:val="00280FDC"/>
    <w:rsid w:val="002818AE"/>
    <w:rsid w:val="00281C7B"/>
    <w:rsid w:val="0028219C"/>
    <w:rsid w:val="00282645"/>
    <w:rsid w:val="00282D42"/>
    <w:rsid w:val="002831CA"/>
    <w:rsid w:val="0028408B"/>
    <w:rsid w:val="00284E68"/>
    <w:rsid w:val="00286051"/>
    <w:rsid w:val="00286437"/>
    <w:rsid w:val="00286AC8"/>
    <w:rsid w:val="00286B5E"/>
    <w:rsid w:val="00286E53"/>
    <w:rsid w:val="00287110"/>
    <w:rsid w:val="0028787E"/>
    <w:rsid w:val="0029084D"/>
    <w:rsid w:val="00291567"/>
    <w:rsid w:val="002924BD"/>
    <w:rsid w:val="002927DB"/>
    <w:rsid w:val="00292F63"/>
    <w:rsid w:val="00293A72"/>
    <w:rsid w:val="00293B87"/>
    <w:rsid w:val="0029451A"/>
    <w:rsid w:val="002949C8"/>
    <w:rsid w:val="002954FE"/>
    <w:rsid w:val="00296016"/>
    <w:rsid w:val="0029634C"/>
    <w:rsid w:val="00297B30"/>
    <w:rsid w:val="002A0160"/>
    <w:rsid w:val="002A1F1C"/>
    <w:rsid w:val="002A246B"/>
    <w:rsid w:val="002A255F"/>
    <w:rsid w:val="002A2A02"/>
    <w:rsid w:val="002A30C2"/>
    <w:rsid w:val="002A34D4"/>
    <w:rsid w:val="002A3683"/>
    <w:rsid w:val="002A4179"/>
    <w:rsid w:val="002A4DA5"/>
    <w:rsid w:val="002A5108"/>
    <w:rsid w:val="002A57CC"/>
    <w:rsid w:val="002A5EA6"/>
    <w:rsid w:val="002A68B2"/>
    <w:rsid w:val="002A6A2F"/>
    <w:rsid w:val="002A70A9"/>
    <w:rsid w:val="002A740A"/>
    <w:rsid w:val="002A782F"/>
    <w:rsid w:val="002A7BD9"/>
    <w:rsid w:val="002A7F5A"/>
    <w:rsid w:val="002B017B"/>
    <w:rsid w:val="002B0C3B"/>
    <w:rsid w:val="002B1761"/>
    <w:rsid w:val="002B17F6"/>
    <w:rsid w:val="002B2A54"/>
    <w:rsid w:val="002B2DAC"/>
    <w:rsid w:val="002B2E47"/>
    <w:rsid w:val="002B36C5"/>
    <w:rsid w:val="002B41A4"/>
    <w:rsid w:val="002B6E2A"/>
    <w:rsid w:val="002B77B8"/>
    <w:rsid w:val="002B7E8A"/>
    <w:rsid w:val="002C0812"/>
    <w:rsid w:val="002C09C6"/>
    <w:rsid w:val="002C0A41"/>
    <w:rsid w:val="002C1144"/>
    <w:rsid w:val="002C17FD"/>
    <w:rsid w:val="002C2548"/>
    <w:rsid w:val="002C2BBB"/>
    <w:rsid w:val="002C2C05"/>
    <w:rsid w:val="002C5054"/>
    <w:rsid w:val="002C55DF"/>
    <w:rsid w:val="002C5AB8"/>
    <w:rsid w:val="002C5F36"/>
    <w:rsid w:val="002C6921"/>
    <w:rsid w:val="002C6F95"/>
    <w:rsid w:val="002D0303"/>
    <w:rsid w:val="002D20C8"/>
    <w:rsid w:val="002D230E"/>
    <w:rsid w:val="002D2587"/>
    <w:rsid w:val="002D2805"/>
    <w:rsid w:val="002D29F7"/>
    <w:rsid w:val="002D2E93"/>
    <w:rsid w:val="002D335D"/>
    <w:rsid w:val="002D36F7"/>
    <w:rsid w:val="002D4B6B"/>
    <w:rsid w:val="002D5348"/>
    <w:rsid w:val="002D5A7D"/>
    <w:rsid w:val="002D5D78"/>
    <w:rsid w:val="002D5F6F"/>
    <w:rsid w:val="002E0A4C"/>
    <w:rsid w:val="002E0E78"/>
    <w:rsid w:val="002E14B5"/>
    <w:rsid w:val="002E24D8"/>
    <w:rsid w:val="002E26B8"/>
    <w:rsid w:val="002E2E81"/>
    <w:rsid w:val="002E2F7F"/>
    <w:rsid w:val="002E32F9"/>
    <w:rsid w:val="002E386F"/>
    <w:rsid w:val="002E436F"/>
    <w:rsid w:val="002E4D4D"/>
    <w:rsid w:val="002E6815"/>
    <w:rsid w:val="002E6975"/>
    <w:rsid w:val="002E6CD7"/>
    <w:rsid w:val="002F0C96"/>
    <w:rsid w:val="002F0DE9"/>
    <w:rsid w:val="002F0F79"/>
    <w:rsid w:val="002F24AE"/>
    <w:rsid w:val="002F28BE"/>
    <w:rsid w:val="002F2B72"/>
    <w:rsid w:val="002F2E8A"/>
    <w:rsid w:val="002F3EB1"/>
    <w:rsid w:val="002F41D9"/>
    <w:rsid w:val="002F42FE"/>
    <w:rsid w:val="002F44A0"/>
    <w:rsid w:val="002F4A4A"/>
    <w:rsid w:val="002F52D8"/>
    <w:rsid w:val="002F59B1"/>
    <w:rsid w:val="002F5C61"/>
    <w:rsid w:val="002F5E41"/>
    <w:rsid w:val="002F5F3F"/>
    <w:rsid w:val="002F6351"/>
    <w:rsid w:val="002F68D1"/>
    <w:rsid w:val="002F70D6"/>
    <w:rsid w:val="002F75CE"/>
    <w:rsid w:val="002F7ED4"/>
    <w:rsid w:val="00300773"/>
    <w:rsid w:val="003012DF"/>
    <w:rsid w:val="003014A0"/>
    <w:rsid w:val="003019CC"/>
    <w:rsid w:val="00301F22"/>
    <w:rsid w:val="0030273E"/>
    <w:rsid w:val="00303226"/>
    <w:rsid w:val="00303417"/>
    <w:rsid w:val="003039C3"/>
    <w:rsid w:val="003039DF"/>
    <w:rsid w:val="00303EEB"/>
    <w:rsid w:val="00305493"/>
    <w:rsid w:val="003059F7"/>
    <w:rsid w:val="00305BB5"/>
    <w:rsid w:val="003067D8"/>
    <w:rsid w:val="00306E5D"/>
    <w:rsid w:val="00306E73"/>
    <w:rsid w:val="003070B1"/>
    <w:rsid w:val="00307390"/>
    <w:rsid w:val="003074DB"/>
    <w:rsid w:val="00307C67"/>
    <w:rsid w:val="00307F70"/>
    <w:rsid w:val="003110F2"/>
    <w:rsid w:val="00311B36"/>
    <w:rsid w:val="00311ECD"/>
    <w:rsid w:val="00312161"/>
    <w:rsid w:val="00312865"/>
    <w:rsid w:val="003133A3"/>
    <w:rsid w:val="00313E16"/>
    <w:rsid w:val="00313F0A"/>
    <w:rsid w:val="00313F0D"/>
    <w:rsid w:val="00314261"/>
    <w:rsid w:val="003142CD"/>
    <w:rsid w:val="00314490"/>
    <w:rsid w:val="0031536F"/>
    <w:rsid w:val="0031638A"/>
    <w:rsid w:val="0031655E"/>
    <w:rsid w:val="00316681"/>
    <w:rsid w:val="00317E31"/>
    <w:rsid w:val="0032004C"/>
    <w:rsid w:val="00320675"/>
    <w:rsid w:val="003206BF"/>
    <w:rsid w:val="00320DE6"/>
    <w:rsid w:val="00320E3C"/>
    <w:rsid w:val="00320FD9"/>
    <w:rsid w:val="003220D4"/>
    <w:rsid w:val="003225C5"/>
    <w:rsid w:val="003229BF"/>
    <w:rsid w:val="003233E4"/>
    <w:rsid w:val="00323DF6"/>
    <w:rsid w:val="003247F5"/>
    <w:rsid w:val="003265C8"/>
    <w:rsid w:val="00326947"/>
    <w:rsid w:val="003269B0"/>
    <w:rsid w:val="00327BA4"/>
    <w:rsid w:val="0033101C"/>
    <w:rsid w:val="003315D9"/>
    <w:rsid w:val="00331781"/>
    <w:rsid w:val="003319EC"/>
    <w:rsid w:val="0033211C"/>
    <w:rsid w:val="003322AB"/>
    <w:rsid w:val="00333396"/>
    <w:rsid w:val="00333F69"/>
    <w:rsid w:val="00334F16"/>
    <w:rsid w:val="00336701"/>
    <w:rsid w:val="00336719"/>
    <w:rsid w:val="003368E6"/>
    <w:rsid w:val="00336BA9"/>
    <w:rsid w:val="00336EB3"/>
    <w:rsid w:val="00337AD2"/>
    <w:rsid w:val="00337B4A"/>
    <w:rsid w:val="00337FA9"/>
    <w:rsid w:val="00340620"/>
    <w:rsid w:val="00340D4F"/>
    <w:rsid w:val="003417CC"/>
    <w:rsid w:val="0034228E"/>
    <w:rsid w:val="00343984"/>
    <w:rsid w:val="0034473B"/>
    <w:rsid w:val="003447C4"/>
    <w:rsid w:val="0034496F"/>
    <w:rsid w:val="00345062"/>
    <w:rsid w:val="0034551D"/>
    <w:rsid w:val="003462B8"/>
    <w:rsid w:val="00347185"/>
    <w:rsid w:val="00347BA0"/>
    <w:rsid w:val="0035031E"/>
    <w:rsid w:val="00350767"/>
    <w:rsid w:val="00350B6C"/>
    <w:rsid w:val="00351086"/>
    <w:rsid w:val="0035137B"/>
    <w:rsid w:val="003514CA"/>
    <w:rsid w:val="003522CC"/>
    <w:rsid w:val="0035258F"/>
    <w:rsid w:val="00352D69"/>
    <w:rsid w:val="003539CF"/>
    <w:rsid w:val="00353A2D"/>
    <w:rsid w:val="00353D16"/>
    <w:rsid w:val="00354647"/>
    <w:rsid w:val="0035469B"/>
    <w:rsid w:val="0035477D"/>
    <w:rsid w:val="0035560C"/>
    <w:rsid w:val="00355CF2"/>
    <w:rsid w:val="00357104"/>
    <w:rsid w:val="003576C5"/>
    <w:rsid w:val="00360A45"/>
    <w:rsid w:val="00360ABB"/>
    <w:rsid w:val="00360DC3"/>
    <w:rsid w:val="003612E1"/>
    <w:rsid w:val="00361601"/>
    <w:rsid w:val="00362D30"/>
    <w:rsid w:val="003635F9"/>
    <w:rsid w:val="003640AA"/>
    <w:rsid w:val="00364878"/>
    <w:rsid w:val="003648FA"/>
    <w:rsid w:val="00364D0A"/>
    <w:rsid w:val="00366824"/>
    <w:rsid w:val="003671CD"/>
    <w:rsid w:val="0036746C"/>
    <w:rsid w:val="0036787A"/>
    <w:rsid w:val="00367AEF"/>
    <w:rsid w:val="00370023"/>
    <w:rsid w:val="00370584"/>
    <w:rsid w:val="0037244C"/>
    <w:rsid w:val="00372ABA"/>
    <w:rsid w:val="00372FB0"/>
    <w:rsid w:val="00373054"/>
    <w:rsid w:val="0037417A"/>
    <w:rsid w:val="003742CF"/>
    <w:rsid w:val="003748A0"/>
    <w:rsid w:val="00374A87"/>
    <w:rsid w:val="0037544E"/>
    <w:rsid w:val="00375D59"/>
    <w:rsid w:val="00377295"/>
    <w:rsid w:val="0037787C"/>
    <w:rsid w:val="00377FDE"/>
    <w:rsid w:val="00377FFD"/>
    <w:rsid w:val="00380571"/>
    <w:rsid w:val="00380755"/>
    <w:rsid w:val="00380B95"/>
    <w:rsid w:val="00380BB1"/>
    <w:rsid w:val="00380EB1"/>
    <w:rsid w:val="003815B1"/>
    <w:rsid w:val="00381809"/>
    <w:rsid w:val="00381B92"/>
    <w:rsid w:val="003829D9"/>
    <w:rsid w:val="00382B84"/>
    <w:rsid w:val="00383398"/>
    <w:rsid w:val="003854D6"/>
    <w:rsid w:val="00386335"/>
    <w:rsid w:val="003864A1"/>
    <w:rsid w:val="00386E4B"/>
    <w:rsid w:val="00386FF8"/>
    <w:rsid w:val="00387CF0"/>
    <w:rsid w:val="0039005C"/>
    <w:rsid w:val="003908A5"/>
    <w:rsid w:val="0039328B"/>
    <w:rsid w:val="003943CB"/>
    <w:rsid w:val="00394C58"/>
    <w:rsid w:val="00395B71"/>
    <w:rsid w:val="00395E62"/>
    <w:rsid w:val="00395E6F"/>
    <w:rsid w:val="00396076"/>
    <w:rsid w:val="00396179"/>
    <w:rsid w:val="003961CA"/>
    <w:rsid w:val="0039764E"/>
    <w:rsid w:val="003A01BB"/>
    <w:rsid w:val="003A06A3"/>
    <w:rsid w:val="003A1637"/>
    <w:rsid w:val="003A1AA3"/>
    <w:rsid w:val="003A2E38"/>
    <w:rsid w:val="003A3505"/>
    <w:rsid w:val="003A387F"/>
    <w:rsid w:val="003A3BA1"/>
    <w:rsid w:val="003A3FC0"/>
    <w:rsid w:val="003A4FB6"/>
    <w:rsid w:val="003A50E7"/>
    <w:rsid w:val="003A5B71"/>
    <w:rsid w:val="003A6801"/>
    <w:rsid w:val="003A6BC0"/>
    <w:rsid w:val="003A6CB6"/>
    <w:rsid w:val="003A6DCB"/>
    <w:rsid w:val="003A6DFE"/>
    <w:rsid w:val="003A74BD"/>
    <w:rsid w:val="003A764C"/>
    <w:rsid w:val="003B0F28"/>
    <w:rsid w:val="003B1362"/>
    <w:rsid w:val="003B14BA"/>
    <w:rsid w:val="003B1FE2"/>
    <w:rsid w:val="003B2260"/>
    <w:rsid w:val="003B2E6E"/>
    <w:rsid w:val="003B2FA8"/>
    <w:rsid w:val="003B2FB7"/>
    <w:rsid w:val="003B3201"/>
    <w:rsid w:val="003B4A2E"/>
    <w:rsid w:val="003B6476"/>
    <w:rsid w:val="003B7BDE"/>
    <w:rsid w:val="003B7D39"/>
    <w:rsid w:val="003C048D"/>
    <w:rsid w:val="003C1D99"/>
    <w:rsid w:val="003C2997"/>
    <w:rsid w:val="003C3335"/>
    <w:rsid w:val="003C34C9"/>
    <w:rsid w:val="003C3852"/>
    <w:rsid w:val="003C3C1B"/>
    <w:rsid w:val="003C43F8"/>
    <w:rsid w:val="003C5007"/>
    <w:rsid w:val="003C5404"/>
    <w:rsid w:val="003C5633"/>
    <w:rsid w:val="003C5A2B"/>
    <w:rsid w:val="003C61FC"/>
    <w:rsid w:val="003C6AD0"/>
    <w:rsid w:val="003C79EC"/>
    <w:rsid w:val="003D0308"/>
    <w:rsid w:val="003D0E36"/>
    <w:rsid w:val="003D3293"/>
    <w:rsid w:val="003D3E4F"/>
    <w:rsid w:val="003D3EE5"/>
    <w:rsid w:val="003D44D5"/>
    <w:rsid w:val="003D4660"/>
    <w:rsid w:val="003D467C"/>
    <w:rsid w:val="003D5B49"/>
    <w:rsid w:val="003D6843"/>
    <w:rsid w:val="003D6EE9"/>
    <w:rsid w:val="003D6FD2"/>
    <w:rsid w:val="003D7716"/>
    <w:rsid w:val="003D7921"/>
    <w:rsid w:val="003D7EA0"/>
    <w:rsid w:val="003E067C"/>
    <w:rsid w:val="003E0A4F"/>
    <w:rsid w:val="003E0F8A"/>
    <w:rsid w:val="003E148C"/>
    <w:rsid w:val="003E1F70"/>
    <w:rsid w:val="003E2136"/>
    <w:rsid w:val="003E21E1"/>
    <w:rsid w:val="003E3998"/>
    <w:rsid w:val="003E3A12"/>
    <w:rsid w:val="003E4641"/>
    <w:rsid w:val="003E4655"/>
    <w:rsid w:val="003E55C0"/>
    <w:rsid w:val="003E5729"/>
    <w:rsid w:val="003E5824"/>
    <w:rsid w:val="003E6F29"/>
    <w:rsid w:val="003E7118"/>
    <w:rsid w:val="003E714B"/>
    <w:rsid w:val="003F038A"/>
    <w:rsid w:val="003F0B9B"/>
    <w:rsid w:val="003F0FF7"/>
    <w:rsid w:val="003F146E"/>
    <w:rsid w:val="003F15EF"/>
    <w:rsid w:val="003F1746"/>
    <w:rsid w:val="003F2726"/>
    <w:rsid w:val="003F3129"/>
    <w:rsid w:val="003F39BD"/>
    <w:rsid w:val="003F615D"/>
    <w:rsid w:val="003F62AD"/>
    <w:rsid w:val="003F6584"/>
    <w:rsid w:val="003F6933"/>
    <w:rsid w:val="003F731D"/>
    <w:rsid w:val="003F74A5"/>
    <w:rsid w:val="003F7A62"/>
    <w:rsid w:val="00400D6E"/>
    <w:rsid w:val="00400E2E"/>
    <w:rsid w:val="00400F06"/>
    <w:rsid w:val="00401012"/>
    <w:rsid w:val="004019DC"/>
    <w:rsid w:val="00402382"/>
    <w:rsid w:val="0040356B"/>
    <w:rsid w:val="004037AE"/>
    <w:rsid w:val="00403F29"/>
    <w:rsid w:val="00404457"/>
    <w:rsid w:val="004048F4"/>
    <w:rsid w:val="00405156"/>
    <w:rsid w:val="0040591C"/>
    <w:rsid w:val="00405E7D"/>
    <w:rsid w:val="004067CE"/>
    <w:rsid w:val="00406B63"/>
    <w:rsid w:val="00407821"/>
    <w:rsid w:val="00410C86"/>
    <w:rsid w:val="00410D17"/>
    <w:rsid w:val="00410DA1"/>
    <w:rsid w:val="00410E0C"/>
    <w:rsid w:val="004113B2"/>
    <w:rsid w:val="004114B9"/>
    <w:rsid w:val="00411848"/>
    <w:rsid w:val="00411D13"/>
    <w:rsid w:val="00411E80"/>
    <w:rsid w:val="004120C4"/>
    <w:rsid w:val="004122B9"/>
    <w:rsid w:val="004123B0"/>
    <w:rsid w:val="00412419"/>
    <w:rsid w:val="00412596"/>
    <w:rsid w:val="0041326F"/>
    <w:rsid w:val="00413323"/>
    <w:rsid w:val="00413663"/>
    <w:rsid w:val="00413D3A"/>
    <w:rsid w:val="004143F7"/>
    <w:rsid w:val="00414A85"/>
    <w:rsid w:val="00414E75"/>
    <w:rsid w:val="004150CD"/>
    <w:rsid w:val="00415701"/>
    <w:rsid w:val="0041593E"/>
    <w:rsid w:val="00415A9A"/>
    <w:rsid w:val="00415E0F"/>
    <w:rsid w:val="004167EC"/>
    <w:rsid w:val="00417050"/>
    <w:rsid w:val="00417248"/>
    <w:rsid w:val="00420103"/>
    <w:rsid w:val="00420B6B"/>
    <w:rsid w:val="00421459"/>
    <w:rsid w:val="00421713"/>
    <w:rsid w:val="00421763"/>
    <w:rsid w:val="00421FD2"/>
    <w:rsid w:val="00422DA6"/>
    <w:rsid w:val="00423680"/>
    <w:rsid w:val="004236F9"/>
    <w:rsid w:val="00424684"/>
    <w:rsid w:val="00425B7F"/>
    <w:rsid w:val="004261B2"/>
    <w:rsid w:val="004268F1"/>
    <w:rsid w:val="00426A8C"/>
    <w:rsid w:val="00427264"/>
    <w:rsid w:val="004277B4"/>
    <w:rsid w:val="00430189"/>
    <w:rsid w:val="004305D9"/>
    <w:rsid w:val="00431A2C"/>
    <w:rsid w:val="0043253A"/>
    <w:rsid w:val="00432C55"/>
    <w:rsid w:val="00432E14"/>
    <w:rsid w:val="004337FE"/>
    <w:rsid w:val="00433B3D"/>
    <w:rsid w:val="004343B3"/>
    <w:rsid w:val="0043568E"/>
    <w:rsid w:val="00436880"/>
    <w:rsid w:val="00436908"/>
    <w:rsid w:val="00436BAB"/>
    <w:rsid w:val="00437B2A"/>
    <w:rsid w:val="00440934"/>
    <w:rsid w:val="00441288"/>
    <w:rsid w:val="00441CA4"/>
    <w:rsid w:val="004422AE"/>
    <w:rsid w:val="0044267E"/>
    <w:rsid w:val="00442F16"/>
    <w:rsid w:val="00443074"/>
    <w:rsid w:val="004438F9"/>
    <w:rsid w:val="004444B9"/>
    <w:rsid w:val="00444519"/>
    <w:rsid w:val="00444991"/>
    <w:rsid w:val="004452F6"/>
    <w:rsid w:val="004456F1"/>
    <w:rsid w:val="00445D57"/>
    <w:rsid w:val="00445DB9"/>
    <w:rsid w:val="00447B30"/>
    <w:rsid w:val="004501D0"/>
    <w:rsid w:val="00450D73"/>
    <w:rsid w:val="00451607"/>
    <w:rsid w:val="00452497"/>
    <w:rsid w:val="00452532"/>
    <w:rsid w:val="00453860"/>
    <w:rsid w:val="0045490C"/>
    <w:rsid w:val="00454ABA"/>
    <w:rsid w:val="00454BF7"/>
    <w:rsid w:val="004556BD"/>
    <w:rsid w:val="004557BF"/>
    <w:rsid w:val="00455900"/>
    <w:rsid w:val="00455FCD"/>
    <w:rsid w:val="0045655C"/>
    <w:rsid w:val="00456578"/>
    <w:rsid w:val="00456856"/>
    <w:rsid w:val="00456CFE"/>
    <w:rsid w:val="00457A44"/>
    <w:rsid w:val="00457DE2"/>
    <w:rsid w:val="00460CB3"/>
    <w:rsid w:val="0046177E"/>
    <w:rsid w:val="00462DAC"/>
    <w:rsid w:val="00462FCB"/>
    <w:rsid w:val="004631F3"/>
    <w:rsid w:val="00463AE7"/>
    <w:rsid w:val="004640B4"/>
    <w:rsid w:val="00464782"/>
    <w:rsid w:val="00464EE1"/>
    <w:rsid w:val="0046544B"/>
    <w:rsid w:val="004658ED"/>
    <w:rsid w:val="00466638"/>
    <w:rsid w:val="00466F60"/>
    <w:rsid w:val="00466FB2"/>
    <w:rsid w:val="00467289"/>
    <w:rsid w:val="004673AC"/>
    <w:rsid w:val="004677A0"/>
    <w:rsid w:val="00470B67"/>
    <w:rsid w:val="00470CBB"/>
    <w:rsid w:val="00471B80"/>
    <w:rsid w:val="00471CA1"/>
    <w:rsid w:val="004724E6"/>
    <w:rsid w:val="0047284B"/>
    <w:rsid w:val="00473BD3"/>
    <w:rsid w:val="004744D7"/>
    <w:rsid w:val="00474CA0"/>
    <w:rsid w:val="0047510E"/>
    <w:rsid w:val="00475C9B"/>
    <w:rsid w:val="00476196"/>
    <w:rsid w:val="00476F3A"/>
    <w:rsid w:val="00480668"/>
    <w:rsid w:val="00480AF6"/>
    <w:rsid w:val="00480B44"/>
    <w:rsid w:val="00481294"/>
    <w:rsid w:val="004817E1"/>
    <w:rsid w:val="004824F3"/>
    <w:rsid w:val="00482E37"/>
    <w:rsid w:val="00483906"/>
    <w:rsid w:val="004845A0"/>
    <w:rsid w:val="0048461F"/>
    <w:rsid w:val="00485289"/>
    <w:rsid w:val="00485315"/>
    <w:rsid w:val="00485A74"/>
    <w:rsid w:val="00485BFB"/>
    <w:rsid w:val="0048701D"/>
    <w:rsid w:val="00487962"/>
    <w:rsid w:val="004902CF"/>
    <w:rsid w:val="00490E52"/>
    <w:rsid w:val="00491294"/>
    <w:rsid w:val="004912C4"/>
    <w:rsid w:val="0049156A"/>
    <w:rsid w:val="004922B7"/>
    <w:rsid w:val="004926A6"/>
    <w:rsid w:val="00492D33"/>
    <w:rsid w:val="00493250"/>
    <w:rsid w:val="00494152"/>
    <w:rsid w:val="004955D3"/>
    <w:rsid w:val="00495BA0"/>
    <w:rsid w:val="0049692E"/>
    <w:rsid w:val="00497DBA"/>
    <w:rsid w:val="004A0CD0"/>
    <w:rsid w:val="004A106A"/>
    <w:rsid w:val="004A178D"/>
    <w:rsid w:val="004A2534"/>
    <w:rsid w:val="004A315D"/>
    <w:rsid w:val="004A3692"/>
    <w:rsid w:val="004A53F8"/>
    <w:rsid w:val="004A591F"/>
    <w:rsid w:val="004A61CD"/>
    <w:rsid w:val="004A61EF"/>
    <w:rsid w:val="004A6306"/>
    <w:rsid w:val="004A65BD"/>
    <w:rsid w:val="004A6B67"/>
    <w:rsid w:val="004A6DEF"/>
    <w:rsid w:val="004A7F12"/>
    <w:rsid w:val="004A7FFE"/>
    <w:rsid w:val="004B0751"/>
    <w:rsid w:val="004B11E1"/>
    <w:rsid w:val="004B1405"/>
    <w:rsid w:val="004B19E4"/>
    <w:rsid w:val="004B1FF9"/>
    <w:rsid w:val="004B206A"/>
    <w:rsid w:val="004B322B"/>
    <w:rsid w:val="004B463C"/>
    <w:rsid w:val="004B4B17"/>
    <w:rsid w:val="004B555E"/>
    <w:rsid w:val="004B5B42"/>
    <w:rsid w:val="004B63AB"/>
    <w:rsid w:val="004B6618"/>
    <w:rsid w:val="004B718A"/>
    <w:rsid w:val="004B7DF6"/>
    <w:rsid w:val="004C0D3C"/>
    <w:rsid w:val="004C13DE"/>
    <w:rsid w:val="004C155B"/>
    <w:rsid w:val="004C1B7B"/>
    <w:rsid w:val="004C1EAB"/>
    <w:rsid w:val="004C2423"/>
    <w:rsid w:val="004C2D73"/>
    <w:rsid w:val="004C3C7D"/>
    <w:rsid w:val="004C458C"/>
    <w:rsid w:val="004C4F21"/>
    <w:rsid w:val="004C527E"/>
    <w:rsid w:val="004C55B6"/>
    <w:rsid w:val="004C5928"/>
    <w:rsid w:val="004C5F5D"/>
    <w:rsid w:val="004C612E"/>
    <w:rsid w:val="004C621D"/>
    <w:rsid w:val="004C795A"/>
    <w:rsid w:val="004C7977"/>
    <w:rsid w:val="004C7A57"/>
    <w:rsid w:val="004D090D"/>
    <w:rsid w:val="004D0B8C"/>
    <w:rsid w:val="004D0B95"/>
    <w:rsid w:val="004D0BF0"/>
    <w:rsid w:val="004D16BC"/>
    <w:rsid w:val="004D18B9"/>
    <w:rsid w:val="004D2D25"/>
    <w:rsid w:val="004D356D"/>
    <w:rsid w:val="004D36E4"/>
    <w:rsid w:val="004D3CC2"/>
    <w:rsid w:val="004D4EBF"/>
    <w:rsid w:val="004D50FE"/>
    <w:rsid w:val="004D5253"/>
    <w:rsid w:val="004D5F23"/>
    <w:rsid w:val="004D6411"/>
    <w:rsid w:val="004D656D"/>
    <w:rsid w:val="004D6D7E"/>
    <w:rsid w:val="004D7186"/>
    <w:rsid w:val="004E085B"/>
    <w:rsid w:val="004E0F79"/>
    <w:rsid w:val="004E24B8"/>
    <w:rsid w:val="004E2BD5"/>
    <w:rsid w:val="004E3BE3"/>
    <w:rsid w:val="004E3E35"/>
    <w:rsid w:val="004E4234"/>
    <w:rsid w:val="004E4688"/>
    <w:rsid w:val="004E6582"/>
    <w:rsid w:val="004E6BCC"/>
    <w:rsid w:val="004E78B0"/>
    <w:rsid w:val="004E7D33"/>
    <w:rsid w:val="004F04AB"/>
    <w:rsid w:val="004F0572"/>
    <w:rsid w:val="004F1A01"/>
    <w:rsid w:val="004F2A7E"/>
    <w:rsid w:val="004F37C5"/>
    <w:rsid w:val="004F3D5A"/>
    <w:rsid w:val="004F3FC5"/>
    <w:rsid w:val="004F4BAF"/>
    <w:rsid w:val="004F5302"/>
    <w:rsid w:val="004F594A"/>
    <w:rsid w:val="004F5A3B"/>
    <w:rsid w:val="004F5A82"/>
    <w:rsid w:val="004F6B00"/>
    <w:rsid w:val="004F6B7C"/>
    <w:rsid w:val="004F6F7A"/>
    <w:rsid w:val="004F7E7B"/>
    <w:rsid w:val="00500102"/>
    <w:rsid w:val="00500514"/>
    <w:rsid w:val="0050084D"/>
    <w:rsid w:val="005008C6"/>
    <w:rsid w:val="00500B34"/>
    <w:rsid w:val="0050100F"/>
    <w:rsid w:val="0050161C"/>
    <w:rsid w:val="00501D43"/>
    <w:rsid w:val="00501E82"/>
    <w:rsid w:val="00501EC1"/>
    <w:rsid w:val="005023AF"/>
    <w:rsid w:val="005036B2"/>
    <w:rsid w:val="005048AA"/>
    <w:rsid w:val="00504A58"/>
    <w:rsid w:val="005061C8"/>
    <w:rsid w:val="00506411"/>
    <w:rsid w:val="00506662"/>
    <w:rsid w:val="00506809"/>
    <w:rsid w:val="00507989"/>
    <w:rsid w:val="00510EB7"/>
    <w:rsid w:val="005116E1"/>
    <w:rsid w:val="00511D64"/>
    <w:rsid w:val="005125CA"/>
    <w:rsid w:val="00512735"/>
    <w:rsid w:val="00512F48"/>
    <w:rsid w:val="00513B39"/>
    <w:rsid w:val="005141B6"/>
    <w:rsid w:val="00514BC2"/>
    <w:rsid w:val="00514DDE"/>
    <w:rsid w:val="0051511F"/>
    <w:rsid w:val="0051513A"/>
    <w:rsid w:val="005151BA"/>
    <w:rsid w:val="00515371"/>
    <w:rsid w:val="00516D16"/>
    <w:rsid w:val="0051721F"/>
    <w:rsid w:val="00517573"/>
    <w:rsid w:val="00517BB8"/>
    <w:rsid w:val="005201A3"/>
    <w:rsid w:val="005202F2"/>
    <w:rsid w:val="005203A5"/>
    <w:rsid w:val="00520EF7"/>
    <w:rsid w:val="005217BD"/>
    <w:rsid w:val="00521F67"/>
    <w:rsid w:val="00522081"/>
    <w:rsid w:val="00522A01"/>
    <w:rsid w:val="00522E1C"/>
    <w:rsid w:val="00523271"/>
    <w:rsid w:val="005232F8"/>
    <w:rsid w:val="005244E8"/>
    <w:rsid w:val="00524A90"/>
    <w:rsid w:val="0052517C"/>
    <w:rsid w:val="005255BC"/>
    <w:rsid w:val="00525EE2"/>
    <w:rsid w:val="00526055"/>
    <w:rsid w:val="005261F4"/>
    <w:rsid w:val="0052750D"/>
    <w:rsid w:val="00530C45"/>
    <w:rsid w:val="00531C09"/>
    <w:rsid w:val="00533881"/>
    <w:rsid w:val="00534601"/>
    <w:rsid w:val="00534842"/>
    <w:rsid w:val="005349E2"/>
    <w:rsid w:val="0053509F"/>
    <w:rsid w:val="0053628D"/>
    <w:rsid w:val="005363EA"/>
    <w:rsid w:val="005364C7"/>
    <w:rsid w:val="00536F30"/>
    <w:rsid w:val="0053786B"/>
    <w:rsid w:val="00537B20"/>
    <w:rsid w:val="00540428"/>
    <w:rsid w:val="0054088A"/>
    <w:rsid w:val="00540E88"/>
    <w:rsid w:val="00541424"/>
    <w:rsid w:val="005417E5"/>
    <w:rsid w:val="00541A03"/>
    <w:rsid w:val="00541CB4"/>
    <w:rsid w:val="0054200C"/>
    <w:rsid w:val="00542F32"/>
    <w:rsid w:val="005434C6"/>
    <w:rsid w:val="005449FE"/>
    <w:rsid w:val="00544CE5"/>
    <w:rsid w:val="00544DAE"/>
    <w:rsid w:val="00545582"/>
    <w:rsid w:val="0054574D"/>
    <w:rsid w:val="00545B5E"/>
    <w:rsid w:val="00545DB0"/>
    <w:rsid w:val="0054646D"/>
    <w:rsid w:val="005465E4"/>
    <w:rsid w:val="00546C22"/>
    <w:rsid w:val="00547AAF"/>
    <w:rsid w:val="00547F4C"/>
    <w:rsid w:val="005508BD"/>
    <w:rsid w:val="0055093D"/>
    <w:rsid w:val="005509BA"/>
    <w:rsid w:val="00550ACD"/>
    <w:rsid w:val="00550DD4"/>
    <w:rsid w:val="005520A2"/>
    <w:rsid w:val="00553239"/>
    <w:rsid w:val="00553666"/>
    <w:rsid w:val="00553DA1"/>
    <w:rsid w:val="00554676"/>
    <w:rsid w:val="00555656"/>
    <w:rsid w:val="00556034"/>
    <w:rsid w:val="0055641E"/>
    <w:rsid w:val="0055655E"/>
    <w:rsid w:val="005600F5"/>
    <w:rsid w:val="005604C8"/>
    <w:rsid w:val="0056149D"/>
    <w:rsid w:val="005615E5"/>
    <w:rsid w:val="0056202F"/>
    <w:rsid w:val="00562C68"/>
    <w:rsid w:val="00562F41"/>
    <w:rsid w:val="00563371"/>
    <w:rsid w:val="00563599"/>
    <w:rsid w:val="00563C0B"/>
    <w:rsid w:val="00563CED"/>
    <w:rsid w:val="00564449"/>
    <w:rsid w:val="00565854"/>
    <w:rsid w:val="00565BE4"/>
    <w:rsid w:val="005664E3"/>
    <w:rsid w:val="00566A90"/>
    <w:rsid w:val="00566EF0"/>
    <w:rsid w:val="005671B0"/>
    <w:rsid w:val="00567544"/>
    <w:rsid w:val="00567860"/>
    <w:rsid w:val="00570761"/>
    <w:rsid w:val="00573578"/>
    <w:rsid w:val="0057363E"/>
    <w:rsid w:val="00573F60"/>
    <w:rsid w:val="00573FB7"/>
    <w:rsid w:val="005742D3"/>
    <w:rsid w:val="00574570"/>
    <w:rsid w:val="00575E27"/>
    <w:rsid w:val="00576592"/>
    <w:rsid w:val="005766A7"/>
    <w:rsid w:val="0057678C"/>
    <w:rsid w:val="0057712F"/>
    <w:rsid w:val="00577DCC"/>
    <w:rsid w:val="00577F82"/>
    <w:rsid w:val="00581CA7"/>
    <w:rsid w:val="00581DD1"/>
    <w:rsid w:val="0058222F"/>
    <w:rsid w:val="005827A1"/>
    <w:rsid w:val="005833D9"/>
    <w:rsid w:val="005841DB"/>
    <w:rsid w:val="0058426F"/>
    <w:rsid w:val="005846F7"/>
    <w:rsid w:val="00584EB1"/>
    <w:rsid w:val="005864BC"/>
    <w:rsid w:val="00586582"/>
    <w:rsid w:val="005865FC"/>
    <w:rsid w:val="005876B0"/>
    <w:rsid w:val="00587CD1"/>
    <w:rsid w:val="00590623"/>
    <w:rsid w:val="005914E3"/>
    <w:rsid w:val="005916A3"/>
    <w:rsid w:val="00592540"/>
    <w:rsid w:val="00592B35"/>
    <w:rsid w:val="00592D6B"/>
    <w:rsid w:val="00592FE3"/>
    <w:rsid w:val="00594151"/>
    <w:rsid w:val="00594841"/>
    <w:rsid w:val="00595555"/>
    <w:rsid w:val="00595669"/>
    <w:rsid w:val="00595E11"/>
    <w:rsid w:val="0059663D"/>
    <w:rsid w:val="005969C5"/>
    <w:rsid w:val="00597A68"/>
    <w:rsid w:val="00597B4C"/>
    <w:rsid w:val="005A005A"/>
    <w:rsid w:val="005A08F0"/>
    <w:rsid w:val="005A0ED0"/>
    <w:rsid w:val="005A0FF3"/>
    <w:rsid w:val="005A134E"/>
    <w:rsid w:val="005A216A"/>
    <w:rsid w:val="005A27DD"/>
    <w:rsid w:val="005A2CD5"/>
    <w:rsid w:val="005A2DDF"/>
    <w:rsid w:val="005A2E9B"/>
    <w:rsid w:val="005A3397"/>
    <w:rsid w:val="005A34A2"/>
    <w:rsid w:val="005A3567"/>
    <w:rsid w:val="005A3AC6"/>
    <w:rsid w:val="005A3BB1"/>
    <w:rsid w:val="005A4393"/>
    <w:rsid w:val="005A4724"/>
    <w:rsid w:val="005A499A"/>
    <w:rsid w:val="005A4BB4"/>
    <w:rsid w:val="005A500C"/>
    <w:rsid w:val="005A5E26"/>
    <w:rsid w:val="005A701F"/>
    <w:rsid w:val="005A7DD9"/>
    <w:rsid w:val="005B02AC"/>
    <w:rsid w:val="005B03B6"/>
    <w:rsid w:val="005B0846"/>
    <w:rsid w:val="005B0E32"/>
    <w:rsid w:val="005B0F07"/>
    <w:rsid w:val="005B16DE"/>
    <w:rsid w:val="005B2476"/>
    <w:rsid w:val="005B24B7"/>
    <w:rsid w:val="005B2C77"/>
    <w:rsid w:val="005B356D"/>
    <w:rsid w:val="005B384F"/>
    <w:rsid w:val="005B54F7"/>
    <w:rsid w:val="005B58AB"/>
    <w:rsid w:val="005B5A56"/>
    <w:rsid w:val="005B64E6"/>
    <w:rsid w:val="005B698A"/>
    <w:rsid w:val="005B709C"/>
    <w:rsid w:val="005C0A74"/>
    <w:rsid w:val="005C0D13"/>
    <w:rsid w:val="005C10B5"/>
    <w:rsid w:val="005C1866"/>
    <w:rsid w:val="005C22D2"/>
    <w:rsid w:val="005C2346"/>
    <w:rsid w:val="005C26E1"/>
    <w:rsid w:val="005C2CAA"/>
    <w:rsid w:val="005C30D4"/>
    <w:rsid w:val="005C3A15"/>
    <w:rsid w:val="005C425A"/>
    <w:rsid w:val="005C4439"/>
    <w:rsid w:val="005C4936"/>
    <w:rsid w:val="005C4DF1"/>
    <w:rsid w:val="005C4EC2"/>
    <w:rsid w:val="005C4F38"/>
    <w:rsid w:val="005C4F8D"/>
    <w:rsid w:val="005C516C"/>
    <w:rsid w:val="005C5333"/>
    <w:rsid w:val="005C6AED"/>
    <w:rsid w:val="005C6B4A"/>
    <w:rsid w:val="005C74FA"/>
    <w:rsid w:val="005D1912"/>
    <w:rsid w:val="005D1BD1"/>
    <w:rsid w:val="005D2C58"/>
    <w:rsid w:val="005D2F5C"/>
    <w:rsid w:val="005D3610"/>
    <w:rsid w:val="005D3CAA"/>
    <w:rsid w:val="005D5D08"/>
    <w:rsid w:val="005D626E"/>
    <w:rsid w:val="005D6322"/>
    <w:rsid w:val="005D69E4"/>
    <w:rsid w:val="005D6FC0"/>
    <w:rsid w:val="005D79BE"/>
    <w:rsid w:val="005E0260"/>
    <w:rsid w:val="005E0596"/>
    <w:rsid w:val="005E10E0"/>
    <w:rsid w:val="005E1F27"/>
    <w:rsid w:val="005E23C6"/>
    <w:rsid w:val="005E3548"/>
    <w:rsid w:val="005E371B"/>
    <w:rsid w:val="005E4CA5"/>
    <w:rsid w:val="005E5309"/>
    <w:rsid w:val="005E5C38"/>
    <w:rsid w:val="005E5FE6"/>
    <w:rsid w:val="005E6114"/>
    <w:rsid w:val="005E653F"/>
    <w:rsid w:val="005E6706"/>
    <w:rsid w:val="005E7712"/>
    <w:rsid w:val="005E77CD"/>
    <w:rsid w:val="005E78B2"/>
    <w:rsid w:val="005E7A05"/>
    <w:rsid w:val="005F0828"/>
    <w:rsid w:val="005F0EE8"/>
    <w:rsid w:val="005F1846"/>
    <w:rsid w:val="005F19F2"/>
    <w:rsid w:val="005F1A48"/>
    <w:rsid w:val="005F21FF"/>
    <w:rsid w:val="005F2BE7"/>
    <w:rsid w:val="005F2F49"/>
    <w:rsid w:val="005F30B9"/>
    <w:rsid w:val="005F30D6"/>
    <w:rsid w:val="005F36C9"/>
    <w:rsid w:val="005F44E8"/>
    <w:rsid w:val="005F47E3"/>
    <w:rsid w:val="005F507E"/>
    <w:rsid w:val="005F6F24"/>
    <w:rsid w:val="005F7225"/>
    <w:rsid w:val="005F7625"/>
    <w:rsid w:val="0060044B"/>
    <w:rsid w:val="006004B1"/>
    <w:rsid w:val="00600A57"/>
    <w:rsid w:val="00600EEA"/>
    <w:rsid w:val="006013F0"/>
    <w:rsid w:val="006016A4"/>
    <w:rsid w:val="00601999"/>
    <w:rsid w:val="00601FCD"/>
    <w:rsid w:val="00602148"/>
    <w:rsid w:val="00602849"/>
    <w:rsid w:val="00602CE9"/>
    <w:rsid w:val="00603228"/>
    <w:rsid w:val="0060333B"/>
    <w:rsid w:val="006054C2"/>
    <w:rsid w:val="006059DF"/>
    <w:rsid w:val="0060669D"/>
    <w:rsid w:val="00606F1B"/>
    <w:rsid w:val="00607521"/>
    <w:rsid w:val="00607A5E"/>
    <w:rsid w:val="00607D34"/>
    <w:rsid w:val="00607D45"/>
    <w:rsid w:val="00610B86"/>
    <w:rsid w:val="006129C5"/>
    <w:rsid w:val="00612C19"/>
    <w:rsid w:val="00613138"/>
    <w:rsid w:val="006132A8"/>
    <w:rsid w:val="00614FA9"/>
    <w:rsid w:val="00615360"/>
    <w:rsid w:val="006157C9"/>
    <w:rsid w:val="006158F6"/>
    <w:rsid w:val="00615E2D"/>
    <w:rsid w:val="00616EB3"/>
    <w:rsid w:val="006203B2"/>
    <w:rsid w:val="00621262"/>
    <w:rsid w:val="006214E5"/>
    <w:rsid w:val="00622689"/>
    <w:rsid w:val="00622A87"/>
    <w:rsid w:val="00622FF9"/>
    <w:rsid w:val="006231BA"/>
    <w:rsid w:val="00624A46"/>
    <w:rsid w:val="006259E0"/>
    <w:rsid w:val="0062635B"/>
    <w:rsid w:val="00626B81"/>
    <w:rsid w:val="00627314"/>
    <w:rsid w:val="00627573"/>
    <w:rsid w:val="006278E1"/>
    <w:rsid w:val="00634011"/>
    <w:rsid w:val="0063436A"/>
    <w:rsid w:val="00634AC7"/>
    <w:rsid w:val="006350BF"/>
    <w:rsid w:val="006352D3"/>
    <w:rsid w:val="006353C0"/>
    <w:rsid w:val="00635422"/>
    <w:rsid w:val="0063545B"/>
    <w:rsid w:val="006354A8"/>
    <w:rsid w:val="00635C31"/>
    <w:rsid w:val="00635D10"/>
    <w:rsid w:val="00635D24"/>
    <w:rsid w:val="00635ED0"/>
    <w:rsid w:val="00636422"/>
    <w:rsid w:val="00637992"/>
    <w:rsid w:val="006405E0"/>
    <w:rsid w:val="0064236F"/>
    <w:rsid w:val="00642860"/>
    <w:rsid w:val="00642FF5"/>
    <w:rsid w:val="00644079"/>
    <w:rsid w:val="006445FC"/>
    <w:rsid w:val="00646FF1"/>
    <w:rsid w:val="0065023D"/>
    <w:rsid w:val="0065041D"/>
    <w:rsid w:val="00650D1C"/>
    <w:rsid w:val="00650F55"/>
    <w:rsid w:val="00651A04"/>
    <w:rsid w:val="00651FA2"/>
    <w:rsid w:val="006522E6"/>
    <w:rsid w:val="00652B2D"/>
    <w:rsid w:val="00652EB9"/>
    <w:rsid w:val="00654568"/>
    <w:rsid w:val="00654578"/>
    <w:rsid w:val="00654720"/>
    <w:rsid w:val="00654B2F"/>
    <w:rsid w:val="00654B7D"/>
    <w:rsid w:val="00654DA8"/>
    <w:rsid w:val="006551A0"/>
    <w:rsid w:val="006557C2"/>
    <w:rsid w:val="00655991"/>
    <w:rsid w:val="006567AC"/>
    <w:rsid w:val="006569DF"/>
    <w:rsid w:val="00656E79"/>
    <w:rsid w:val="00657C39"/>
    <w:rsid w:val="0066032F"/>
    <w:rsid w:val="00660CB5"/>
    <w:rsid w:val="006610FE"/>
    <w:rsid w:val="006619D7"/>
    <w:rsid w:val="00661FA1"/>
    <w:rsid w:val="006644D7"/>
    <w:rsid w:val="00664773"/>
    <w:rsid w:val="00665E1B"/>
    <w:rsid w:val="00665F1F"/>
    <w:rsid w:val="006661C6"/>
    <w:rsid w:val="006667DA"/>
    <w:rsid w:val="00667BB6"/>
    <w:rsid w:val="0067083A"/>
    <w:rsid w:val="00670EAD"/>
    <w:rsid w:val="00670EC5"/>
    <w:rsid w:val="006718CC"/>
    <w:rsid w:val="00671B11"/>
    <w:rsid w:val="006725F3"/>
    <w:rsid w:val="00672F92"/>
    <w:rsid w:val="00673217"/>
    <w:rsid w:val="006735E7"/>
    <w:rsid w:val="00673D8E"/>
    <w:rsid w:val="006749DE"/>
    <w:rsid w:val="0067568A"/>
    <w:rsid w:val="006763E0"/>
    <w:rsid w:val="00677522"/>
    <w:rsid w:val="00680C4D"/>
    <w:rsid w:val="00680D14"/>
    <w:rsid w:val="00680F53"/>
    <w:rsid w:val="00681209"/>
    <w:rsid w:val="0068137E"/>
    <w:rsid w:val="00681EC5"/>
    <w:rsid w:val="006823F5"/>
    <w:rsid w:val="00682A4A"/>
    <w:rsid w:val="006840AF"/>
    <w:rsid w:val="006842B5"/>
    <w:rsid w:val="00684A0A"/>
    <w:rsid w:val="00684ACC"/>
    <w:rsid w:val="00685E19"/>
    <w:rsid w:val="00685E8B"/>
    <w:rsid w:val="006862A1"/>
    <w:rsid w:val="006865D4"/>
    <w:rsid w:val="00687D10"/>
    <w:rsid w:val="0069169F"/>
    <w:rsid w:val="00691B35"/>
    <w:rsid w:val="006920F0"/>
    <w:rsid w:val="006927FC"/>
    <w:rsid w:val="00692FBE"/>
    <w:rsid w:val="006930E7"/>
    <w:rsid w:val="006938FE"/>
    <w:rsid w:val="00694263"/>
    <w:rsid w:val="006946A6"/>
    <w:rsid w:val="006949FE"/>
    <w:rsid w:val="0069555B"/>
    <w:rsid w:val="0069566A"/>
    <w:rsid w:val="006963F3"/>
    <w:rsid w:val="00696BFB"/>
    <w:rsid w:val="00697112"/>
    <w:rsid w:val="00697610"/>
    <w:rsid w:val="006977EF"/>
    <w:rsid w:val="006A0501"/>
    <w:rsid w:val="006A0802"/>
    <w:rsid w:val="006A0B8D"/>
    <w:rsid w:val="006A126E"/>
    <w:rsid w:val="006A14D2"/>
    <w:rsid w:val="006A1B88"/>
    <w:rsid w:val="006A2414"/>
    <w:rsid w:val="006A2D99"/>
    <w:rsid w:val="006A30AC"/>
    <w:rsid w:val="006A44F6"/>
    <w:rsid w:val="006A4848"/>
    <w:rsid w:val="006A4C6F"/>
    <w:rsid w:val="006A51D3"/>
    <w:rsid w:val="006A6305"/>
    <w:rsid w:val="006A6524"/>
    <w:rsid w:val="006A6596"/>
    <w:rsid w:val="006A7000"/>
    <w:rsid w:val="006A705B"/>
    <w:rsid w:val="006A7A37"/>
    <w:rsid w:val="006A7E21"/>
    <w:rsid w:val="006B023C"/>
    <w:rsid w:val="006B0B2D"/>
    <w:rsid w:val="006B0CD1"/>
    <w:rsid w:val="006B0CE3"/>
    <w:rsid w:val="006B0D20"/>
    <w:rsid w:val="006B13BE"/>
    <w:rsid w:val="006B17A5"/>
    <w:rsid w:val="006B23B0"/>
    <w:rsid w:val="006B3D5A"/>
    <w:rsid w:val="006B41EC"/>
    <w:rsid w:val="006B45C3"/>
    <w:rsid w:val="006B46E9"/>
    <w:rsid w:val="006B4BAB"/>
    <w:rsid w:val="006B4EDC"/>
    <w:rsid w:val="006B50C7"/>
    <w:rsid w:val="006B5AD8"/>
    <w:rsid w:val="006B6718"/>
    <w:rsid w:val="006B7D3F"/>
    <w:rsid w:val="006C0761"/>
    <w:rsid w:val="006C0B3E"/>
    <w:rsid w:val="006C0F73"/>
    <w:rsid w:val="006C1560"/>
    <w:rsid w:val="006C1783"/>
    <w:rsid w:val="006C1D07"/>
    <w:rsid w:val="006C1EF8"/>
    <w:rsid w:val="006C25DC"/>
    <w:rsid w:val="006C3253"/>
    <w:rsid w:val="006C36F6"/>
    <w:rsid w:val="006C3E83"/>
    <w:rsid w:val="006C5073"/>
    <w:rsid w:val="006C5315"/>
    <w:rsid w:val="006C5694"/>
    <w:rsid w:val="006C56CC"/>
    <w:rsid w:val="006C56E1"/>
    <w:rsid w:val="006C5AC4"/>
    <w:rsid w:val="006C6137"/>
    <w:rsid w:val="006C698E"/>
    <w:rsid w:val="006C6F01"/>
    <w:rsid w:val="006C7729"/>
    <w:rsid w:val="006C7AA9"/>
    <w:rsid w:val="006C7ACC"/>
    <w:rsid w:val="006C7D33"/>
    <w:rsid w:val="006C7DB7"/>
    <w:rsid w:val="006D0113"/>
    <w:rsid w:val="006D03B9"/>
    <w:rsid w:val="006D0F60"/>
    <w:rsid w:val="006D1218"/>
    <w:rsid w:val="006D1330"/>
    <w:rsid w:val="006D14C4"/>
    <w:rsid w:val="006D1616"/>
    <w:rsid w:val="006D1B32"/>
    <w:rsid w:val="006D1DDD"/>
    <w:rsid w:val="006D2835"/>
    <w:rsid w:val="006D2A0B"/>
    <w:rsid w:val="006D2D78"/>
    <w:rsid w:val="006D4AAF"/>
    <w:rsid w:val="006D5F1E"/>
    <w:rsid w:val="006D64CC"/>
    <w:rsid w:val="006E09B6"/>
    <w:rsid w:val="006E0FD1"/>
    <w:rsid w:val="006E1566"/>
    <w:rsid w:val="006E25D4"/>
    <w:rsid w:val="006E26CF"/>
    <w:rsid w:val="006E33F1"/>
    <w:rsid w:val="006E33FD"/>
    <w:rsid w:val="006E37D2"/>
    <w:rsid w:val="006E426B"/>
    <w:rsid w:val="006E4739"/>
    <w:rsid w:val="006E4968"/>
    <w:rsid w:val="006E4BC2"/>
    <w:rsid w:val="006E4D60"/>
    <w:rsid w:val="006E4E6A"/>
    <w:rsid w:val="006E501A"/>
    <w:rsid w:val="006E5245"/>
    <w:rsid w:val="006E5609"/>
    <w:rsid w:val="006E560F"/>
    <w:rsid w:val="006E5967"/>
    <w:rsid w:val="006E6416"/>
    <w:rsid w:val="006E6A6A"/>
    <w:rsid w:val="006E79E9"/>
    <w:rsid w:val="006E7B70"/>
    <w:rsid w:val="006E7E14"/>
    <w:rsid w:val="006F045B"/>
    <w:rsid w:val="006F0469"/>
    <w:rsid w:val="006F076E"/>
    <w:rsid w:val="006F17F6"/>
    <w:rsid w:val="006F1B3F"/>
    <w:rsid w:val="006F23B1"/>
    <w:rsid w:val="006F2EFD"/>
    <w:rsid w:val="006F3821"/>
    <w:rsid w:val="006F3F72"/>
    <w:rsid w:val="006F42E5"/>
    <w:rsid w:val="006F4B30"/>
    <w:rsid w:val="006F5295"/>
    <w:rsid w:val="006F6183"/>
    <w:rsid w:val="006F67E2"/>
    <w:rsid w:val="006F70D2"/>
    <w:rsid w:val="006F7A99"/>
    <w:rsid w:val="006F7C64"/>
    <w:rsid w:val="006F7DBA"/>
    <w:rsid w:val="006F7F45"/>
    <w:rsid w:val="00700861"/>
    <w:rsid w:val="0070130B"/>
    <w:rsid w:val="00701740"/>
    <w:rsid w:val="007021DC"/>
    <w:rsid w:val="00702473"/>
    <w:rsid w:val="007025D2"/>
    <w:rsid w:val="00702CBA"/>
    <w:rsid w:val="00702EC2"/>
    <w:rsid w:val="00703137"/>
    <w:rsid w:val="00703191"/>
    <w:rsid w:val="00703400"/>
    <w:rsid w:val="00704660"/>
    <w:rsid w:val="00704B71"/>
    <w:rsid w:val="00704FAD"/>
    <w:rsid w:val="00704FCE"/>
    <w:rsid w:val="0070515C"/>
    <w:rsid w:val="00706152"/>
    <w:rsid w:val="00706246"/>
    <w:rsid w:val="00706D29"/>
    <w:rsid w:val="00707A08"/>
    <w:rsid w:val="00707B8D"/>
    <w:rsid w:val="00710480"/>
    <w:rsid w:val="007107B4"/>
    <w:rsid w:val="00711363"/>
    <w:rsid w:val="0071250D"/>
    <w:rsid w:val="00712D7C"/>
    <w:rsid w:val="00713FA0"/>
    <w:rsid w:val="00714974"/>
    <w:rsid w:val="00714997"/>
    <w:rsid w:val="00714CA1"/>
    <w:rsid w:val="007155A1"/>
    <w:rsid w:val="00717012"/>
    <w:rsid w:val="00717C5B"/>
    <w:rsid w:val="00717CB5"/>
    <w:rsid w:val="007201AB"/>
    <w:rsid w:val="00720567"/>
    <w:rsid w:val="00720DBE"/>
    <w:rsid w:val="00720E27"/>
    <w:rsid w:val="00720E32"/>
    <w:rsid w:val="00720EFA"/>
    <w:rsid w:val="00721091"/>
    <w:rsid w:val="00721610"/>
    <w:rsid w:val="007217E1"/>
    <w:rsid w:val="0072180F"/>
    <w:rsid w:val="00722193"/>
    <w:rsid w:val="00722D87"/>
    <w:rsid w:val="00723119"/>
    <w:rsid w:val="00723846"/>
    <w:rsid w:val="00723DFC"/>
    <w:rsid w:val="007259FA"/>
    <w:rsid w:val="00725A63"/>
    <w:rsid w:val="00725BC5"/>
    <w:rsid w:val="0072688C"/>
    <w:rsid w:val="007268B1"/>
    <w:rsid w:val="0072732D"/>
    <w:rsid w:val="00727BB9"/>
    <w:rsid w:val="00727F33"/>
    <w:rsid w:val="00730112"/>
    <w:rsid w:val="007302FC"/>
    <w:rsid w:val="0073048E"/>
    <w:rsid w:val="007317B6"/>
    <w:rsid w:val="0073215A"/>
    <w:rsid w:val="007322B0"/>
    <w:rsid w:val="0073324A"/>
    <w:rsid w:val="007335AE"/>
    <w:rsid w:val="007335BF"/>
    <w:rsid w:val="00733918"/>
    <w:rsid w:val="00733A24"/>
    <w:rsid w:val="00733F64"/>
    <w:rsid w:val="007344AE"/>
    <w:rsid w:val="00734503"/>
    <w:rsid w:val="00735128"/>
    <w:rsid w:val="00735216"/>
    <w:rsid w:val="00735390"/>
    <w:rsid w:val="007371DB"/>
    <w:rsid w:val="00740043"/>
    <w:rsid w:val="007404DD"/>
    <w:rsid w:val="007411B5"/>
    <w:rsid w:val="00741F3E"/>
    <w:rsid w:val="00742086"/>
    <w:rsid w:val="007422D5"/>
    <w:rsid w:val="00742311"/>
    <w:rsid w:val="00742882"/>
    <w:rsid w:val="00743420"/>
    <w:rsid w:val="00744197"/>
    <w:rsid w:val="007442D1"/>
    <w:rsid w:val="007443E8"/>
    <w:rsid w:val="00744638"/>
    <w:rsid w:val="00744731"/>
    <w:rsid w:val="00744ED0"/>
    <w:rsid w:val="00745F44"/>
    <w:rsid w:val="00746190"/>
    <w:rsid w:val="00747DB0"/>
    <w:rsid w:val="007501B3"/>
    <w:rsid w:val="00750483"/>
    <w:rsid w:val="00750AC3"/>
    <w:rsid w:val="00750B84"/>
    <w:rsid w:val="00750FC5"/>
    <w:rsid w:val="0075153D"/>
    <w:rsid w:val="0075219C"/>
    <w:rsid w:val="00752748"/>
    <w:rsid w:val="00753220"/>
    <w:rsid w:val="007537B1"/>
    <w:rsid w:val="00755712"/>
    <w:rsid w:val="007568D1"/>
    <w:rsid w:val="00756E95"/>
    <w:rsid w:val="007573B8"/>
    <w:rsid w:val="007573C8"/>
    <w:rsid w:val="0075760E"/>
    <w:rsid w:val="0076002D"/>
    <w:rsid w:val="007602A4"/>
    <w:rsid w:val="00760806"/>
    <w:rsid w:val="00760EA9"/>
    <w:rsid w:val="007620F0"/>
    <w:rsid w:val="0076279A"/>
    <w:rsid w:val="00762FE9"/>
    <w:rsid w:val="0076370F"/>
    <w:rsid w:val="00763753"/>
    <w:rsid w:val="0076390E"/>
    <w:rsid w:val="007639F7"/>
    <w:rsid w:val="007647FF"/>
    <w:rsid w:val="00765900"/>
    <w:rsid w:val="00765BAF"/>
    <w:rsid w:val="0076668E"/>
    <w:rsid w:val="00766F9A"/>
    <w:rsid w:val="00767414"/>
    <w:rsid w:val="00767A50"/>
    <w:rsid w:val="00771032"/>
    <w:rsid w:val="007719D0"/>
    <w:rsid w:val="00771E98"/>
    <w:rsid w:val="00772035"/>
    <w:rsid w:val="0077205C"/>
    <w:rsid w:val="00772861"/>
    <w:rsid w:val="007731C2"/>
    <w:rsid w:val="00774F59"/>
    <w:rsid w:val="00774F64"/>
    <w:rsid w:val="00775362"/>
    <w:rsid w:val="00776730"/>
    <w:rsid w:val="00776959"/>
    <w:rsid w:val="00776E65"/>
    <w:rsid w:val="00777115"/>
    <w:rsid w:val="00777BA2"/>
    <w:rsid w:val="0078049F"/>
    <w:rsid w:val="00780568"/>
    <w:rsid w:val="00780847"/>
    <w:rsid w:val="00780D78"/>
    <w:rsid w:val="00780F49"/>
    <w:rsid w:val="007815D7"/>
    <w:rsid w:val="00781AE0"/>
    <w:rsid w:val="00781C32"/>
    <w:rsid w:val="00781EAE"/>
    <w:rsid w:val="0078239C"/>
    <w:rsid w:val="00784058"/>
    <w:rsid w:val="00784D99"/>
    <w:rsid w:val="00785236"/>
    <w:rsid w:val="007858D9"/>
    <w:rsid w:val="00785986"/>
    <w:rsid w:val="00786086"/>
    <w:rsid w:val="0078645E"/>
    <w:rsid w:val="007866BE"/>
    <w:rsid w:val="00786D4F"/>
    <w:rsid w:val="00786D66"/>
    <w:rsid w:val="00787D0B"/>
    <w:rsid w:val="00787F02"/>
    <w:rsid w:val="00787F9D"/>
    <w:rsid w:val="00790494"/>
    <w:rsid w:val="00790509"/>
    <w:rsid w:val="00790A1F"/>
    <w:rsid w:val="00790ACE"/>
    <w:rsid w:val="00790C25"/>
    <w:rsid w:val="00792C4A"/>
    <w:rsid w:val="00792E54"/>
    <w:rsid w:val="00792EC9"/>
    <w:rsid w:val="00793104"/>
    <w:rsid w:val="00793727"/>
    <w:rsid w:val="007939F4"/>
    <w:rsid w:val="00794274"/>
    <w:rsid w:val="0079455A"/>
    <w:rsid w:val="0079512D"/>
    <w:rsid w:val="00795157"/>
    <w:rsid w:val="00795F00"/>
    <w:rsid w:val="0079616D"/>
    <w:rsid w:val="00796E08"/>
    <w:rsid w:val="00797B3F"/>
    <w:rsid w:val="00797CD4"/>
    <w:rsid w:val="007A0746"/>
    <w:rsid w:val="007A085E"/>
    <w:rsid w:val="007A0ECA"/>
    <w:rsid w:val="007A0F2C"/>
    <w:rsid w:val="007A11A3"/>
    <w:rsid w:val="007A1448"/>
    <w:rsid w:val="007A1EC1"/>
    <w:rsid w:val="007A2A2E"/>
    <w:rsid w:val="007A2E3A"/>
    <w:rsid w:val="007A34DD"/>
    <w:rsid w:val="007A34E5"/>
    <w:rsid w:val="007A4A6D"/>
    <w:rsid w:val="007A4C84"/>
    <w:rsid w:val="007A512C"/>
    <w:rsid w:val="007A51EE"/>
    <w:rsid w:val="007A598E"/>
    <w:rsid w:val="007A61BC"/>
    <w:rsid w:val="007A6761"/>
    <w:rsid w:val="007A6B28"/>
    <w:rsid w:val="007A715C"/>
    <w:rsid w:val="007A75C8"/>
    <w:rsid w:val="007B05B2"/>
    <w:rsid w:val="007B0DDF"/>
    <w:rsid w:val="007B1029"/>
    <w:rsid w:val="007B1FE2"/>
    <w:rsid w:val="007B2B64"/>
    <w:rsid w:val="007B2DFD"/>
    <w:rsid w:val="007B3A76"/>
    <w:rsid w:val="007B4A65"/>
    <w:rsid w:val="007B4E48"/>
    <w:rsid w:val="007B5023"/>
    <w:rsid w:val="007B5688"/>
    <w:rsid w:val="007B5D38"/>
    <w:rsid w:val="007B5EB7"/>
    <w:rsid w:val="007B640D"/>
    <w:rsid w:val="007B6CDF"/>
    <w:rsid w:val="007B759B"/>
    <w:rsid w:val="007C0428"/>
    <w:rsid w:val="007C09C2"/>
    <w:rsid w:val="007C0A29"/>
    <w:rsid w:val="007C0F48"/>
    <w:rsid w:val="007C1503"/>
    <w:rsid w:val="007C1DF7"/>
    <w:rsid w:val="007C2368"/>
    <w:rsid w:val="007C2CEF"/>
    <w:rsid w:val="007C3996"/>
    <w:rsid w:val="007C63D1"/>
    <w:rsid w:val="007C6A62"/>
    <w:rsid w:val="007C6EAE"/>
    <w:rsid w:val="007C7B69"/>
    <w:rsid w:val="007D075B"/>
    <w:rsid w:val="007D0BFC"/>
    <w:rsid w:val="007D15C5"/>
    <w:rsid w:val="007D1862"/>
    <w:rsid w:val="007D1884"/>
    <w:rsid w:val="007D1939"/>
    <w:rsid w:val="007D1C9F"/>
    <w:rsid w:val="007D209E"/>
    <w:rsid w:val="007D322B"/>
    <w:rsid w:val="007D33E1"/>
    <w:rsid w:val="007D358F"/>
    <w:rsid w:val="007D3EE8"/>
    <w:rsid w:val="007D46ED"/>
    <w:rsid w:val="007D4C8C"/>
    <w:rsid w:val="007D4DA0"/>
    <w:rsid w:val="007D550D"/>
    <w:rsid w:val="007D5D53"/>
    <w:rsid w:val="007D6221"/>
    <w:rsid w:val="007D6EA8"/>
    <w:rsid w:val="007D7686"/>
    <w:rsid w:val="007D79FB"/>
    <w:rsid w:val="007D7DCB"/>
    <w:rsid w:val="007D7E44"/>
    <w:rsid w:val="007E0562"/>
    <w:rsid w:val="007E07CF"/>
    <w:rsid w:val="007E25BD"/>
    <w:rsid w:val="007E2702"/>
    <w:rsid w:val="007E3B5C"/>
    <w:rsid w:val="007E3B6A"/>
    <w:rsid w:val="007E3F1E"/>
    <w:rsid w:val="007E4701"/>
    <w:rsid w:val="007E4A71"/>
    <w:rsid w:val="007E4D43"/>
    <w:rsid w:val="007E507E"/>
    <w:rsid w:val="007E6A7C"/>
    <w:rsid w:val="007E6DFB"/>
    <w:rsid w:val="007E6E35"/>
    <w:rsid w:val="007E71E7"/>
    <w:rsid w:val="007E7C3C"/>
    <w:rsid w:val="007E7DE8"/>
    <w:rsid w:val="007E7E5E"/>
    <w:rsid w:val="007F03BF"/>
    <w:rsid w:val="007F04DE"/>
    <w:rsid w:val="007F1ACC"/>
    <w:rsid w:val="007F1D01"/>
    <w:rsid w:val="007F254A"/>
    <w:rsid w:val="007F3026"/>
    <w:rsid w:val="007F512B"/>
    <w:rsid w:val="007F543F"/>
    <w:rsid w:val="007F6362"/>
    <w:rsid w:val="007F7779"/>
    <w:rsid w:val="00801ABF"/>
    <w:rsid w:val="00801EC9"/>
    <w:rsid w:val="008028BC"/>
    <w:rsid w:val="00802B58"/>
    <w:rsid w:val="00802BD4"/>
    <w:rsid w:val="00803C0F"/>
    <w:rsid w:val="00803F07"/>
    <w:rsid w:val="00804798"/>
    <w:rsid w:val="0080565D"/>
    <w:rsid w:val="0080601B"/>
    <w:rsid w:val="0080601F"/>
    <w:rsid w:val="00806265"/>
    <w:rsid w:val="0080655B"/>
    <w:rsid w:val="00806722"/>
    <w:rsid w:val="00806751"/>
    <w:rsid w:val="008073FC"/>
    <w:rsid w:val="00807ADC"/>
    <w:rsid w:val="00807B8D"/>
    <w:rsid w:val="00807BB3"/>
    <w:rsid w:val="00807DE2"/>
    <w:rsid w:val="00810B3C"/>
    <w:rsid w:val="00810D58"/>
    <w:rsid w:val="00810EEA"/>
    <w:rsid w:val="00811063"/>
    <w:rsid w:val="00811430"/>
    <w:rsid w:val="00811D75"/>
    <w:rsid w:val="00812533"/>
    <w:rsid w:val="00812CE2"/>
    <w:rsid w:val="00813528"/>
    <w:rsid w:val="00813C0E"/>
    <w:rsid w:val="00813C65"/>
    <w:rsid w:val="00814427"/>
    <w:rsid w:val="00814FD6"/>
    <w:rsid w:val="008150A2"/>
    <w:rsid w:val="008152F5"/>
    <w:rsid w:val="008156A3"/>
    <w:rsid w:val="008156BB"/>
    <w:rsid w:val="00815B72"/>
    <w:rsid w:val="00816A9D"/>
    <w:rsid w:val="00817069"/>
    <w:rsid w:val="008207AC"/>
    <w:rsid w:val="00823193"/>
    <w:rsid w:val="008234FF"/>
    <w:rsid w:val="008235B3"/>
    <w:rsid w:val="00823BF4"/>
    <w:rsid w:val="00824480"/>
    <w:rsid w:val="0082522B"/>
    <w:rsid w:val="00825831"/>
    <w:rsid w:val="008258E3"/>
    <w:rsid w:val="00825993"/>
    <w:rsid w:val="00825E40"/>
    <w:rsid w:val="00826952"/>
    <w:rsid w:val="00826C7A"/>
    <w:rsid w:val="00826D59"/>
    <w:rsid w:val="00827069"/>
    <w:rsid w:val="00827362"/>
    <w:rsid w:val="00827EE4"/>
    <w:rsid w:val="00827F48"/>
    <w:rsid w:val="00830747"/>
    <w:rsid w:val="00830AF2"/>
    <w:rsid w:val="00830B77"/>
    <w:rsid w:val="00831A22"/>
    <w:rsid w:val="00831AC4"/>
    <w:rsid w:val="00833198"/>
    <w:rsid w:val="0083330A"/>
    <w:rsid w:val="008333A5"/>
    <w:rsid w:val="00833574"/>
    <w:rsid w:val="008338D0"/>
    <w:rsid w:val="00834E7D"/>
    <w:rsid w:val="00835026"/>
    <w:rsid w:val="008351D3"/>
    <w:rsid w:val="00835B9F"/>
    <w:rsid w:val="00835DDC"/>
    <w:rsid w:val="00836221"/>
    <w:rsid w:val="008365B8"/>
    <w:rsid w:val="008369F0"/>
    <w:rsid w:val="00836D91"/>
    <w:rsid w:val="008370C1"/>
    <w:rsid w:val="0083782B"/>
    <w:rsid w:val="00837B23"/>
    <w:rsid w:val="00837E19"/>
    <w:rsid w:val="008401D4"/>
    <w:rsid w:val="00840692"/>
    <w:rsid w:val="00840F0E"/>
    <w:rsid w:val="008411A3"/>
    <w:rsid w:val="008414E3"/>
    <w:rsid w:val="00842BD8"/>
    <w:rsid w:val="00842D43"/>
    <w:rsid w:val="00843777"/>
    <w:rsid w:val="008439A7"/>
    <w:rsid w:val="008446D1"/>
    <w:rsid w:val="00844814"/>
    <w:rsid w:val="008449E0"/>
    <w:rsid w:val="00844C09"/>
    <w:rsid w:val="00844C9C"/>
    <w:rsid w:val="00845022"/>
    <w:rsid w:val="00845866"/>
    <w:rsid w:val="008462ED"/>
    <w:rsid w:val="00846DA6"/>
    <w:rsid w:val="00846FAF"/>
    <w:rsid w:val="00850105"/>
    <w:rsid w:val="0085090F"/>
    <w:rsid w:val="0085099E"/>
    <w:rsid w:val="00851BBA"/>
    <w:rsid w:val="008523F6"/>
    <w:rsid w:val="008530AF"/>
    <w:rsid w:val="008531A0"/>
    <w:rsid w:val="00853720"/>
    <w:rsid w:val="008547ED"/>
    <w:rsid w:val="00854D50"/>
    <w:rsid w:val="00855FF5"/>
    <w:rsid w:val="0085617A"/>
    <w:rsid w:val="008563F0"/>
    <w:rsid w:val="0085678C"/>
    <w:rsid w:val="00856A9D"/>
    <w:rsid w:val="00857FEE"/>
    <w:rsid w:val="00860FBB"/>
    <w:rsid w:val="0086104A"/>
    <w:rsid w:val="0086166A"/>
    <w:rsid w:val="0086188E"/>
    <w:rsid w:val="0086283D"/>
    <w:rsid w:val="00863502"/>
    <w:rsid w:val="0086422B"/>
    <w:rsid w:val="00864C1C"/>
    <w:rsid w:val="00864DEC"/>
    <w:rsid w:val="0086513F"/>
    <w:rsid w:val="00865585"/>
    <w:rsid w:val="00865659"/>
    <w:rsid w:val="00865663"/>
    <w:rsid w:val="0086671C"/>
    <w:rsid w:val="0086679A"/>
    <w:rsid w:val="00867360"/>
    <w:rsid w:val="008679D0"/>
    <w:rsid w:val="00870007"/>
    <w:rsid w:val="00870043"/>
    <w:rsid w:val="0087060F"/>
    <w:rsid w:val="00870B4A"/>
    <w:rsid w:val="008714FA"/>
    <w:rsid w:val="00871DD0"/>
    <w:rsid w:val="008728AF"/>
    <w:rsid w:val="00872C29"/>
    <w:rsid w:val="00872C4D"/>
    <w:rsid w:val="008731FF"/>
    <w:rsid w:val="0087352B"/>
    <w:rsid w:val="00873B64"/>
    <w:rsid w:val="008740B2"/>
    <w:rsid w:val="0087482F"/>
    <w:rsid w:val="00874A0A"/>
    <w:rsid w:val="00875B32"/>
    <w:rsid w:val="00875D73"/>
    <w:rsid w:val="00876228"/>
    <w:rsid w:val="00876349"/>
    <w:rsid w:val="0087688A"/>
    <w:rsid w:val="008769A3"/>
    <w:rsid w:val="008769E5"/>
    <w:rsid w:val="008775BF"/>
    <w:rsid w:val="00877EC5"/>
    <w:rsid w:val="00880403"/>
    <w:rsid w:val="008805B4"/>
    <w:rsid w:val="00880AF3"/>
    <w:rsid w:val="008815A2"/>
    <w:rsid w:val="00881668"/>
    <w:rsid w:val="00881F5B"/>
    <w:rsid w:val="008826F1"/>
    <w:rsid w:val="0088278D"/>
    <w:rsid w:val="008828B2"/>
    <w:rsid w:val="00882CEA"/>
    <w:rsid w:val="00883062"/>
    <w:rsid w:val="008837FE"/>
    <w:rsid w:val="008847AD"/>
    <w:rsid w:val="00884BEA"/>
    <w:rsid w:val="00886409"/>
    <w:rsid w:val="00887194"/>
    <w:rsid w:val="00887A0B"/>
    <w:rsid w:val="00887BFA"/>
    <w:rsid w:val="00891EAC"/>
    <w:rsid w:val="008931D9"/>
    <w:rsid w:val="0089390F"/>
    <w:rsid w:val="008945F6"/>
    <w:rsid w:val="0089494E"/>
    <w:rsid w:val="00895F3A"/>
    <w:rsid w:val="008960F7"/>
    <w:rsid w:val="008965CD"/>
    <w:rsid w:val="00896CBC"/>
    <w:rsid w:val="00896F6B"/>
    <w:rsid w:val="00897AB1"/>
    <w:rsid w:val="008A02DE"/>
    <w:rsid w:val="008A0939"/>
    <w:rsid w:val="008A200C"/>
    <w:rsid w:val="008A296F"/>
    <w:rsid w:val="008A307F"/>
    <w:rsid w:val="008A4853"/>
    <w:rsid w:val="008A4E8D"/>
    <w:rsid w:val="008A4F62"/>
    <w:rsid w:val="008A4FA4"/>
    <w:rsid w:val="008A6F28"/>
    <w:rsid w:val="008A7147"/>
    <w:rsid w:val="008A78E4"/>
    <w:rsid w:val="008B14C3"/>
    <w:rsid w:val="008B1523"/>
    <w:rsid w:val="008B18C1"/>
    <w:rsid w:val="008B24D5"/>
    <w:rsid w:val="008B2BE5"/>
    <w:rsid w:val="008B354D"/>
    <w:rsid w:val="008B3798"/>
    <w:rsid w:val="008B470A"/>
    <w:rsid w:val="008B5F2D"/>
    <w:rsid w:val="008B6144"/>
    <w:rsid w:val="008B628C"/>
    <w:rsid w:val="008B6B59"/>
    <w:rsid w:val="008B6D8E"/>
    <w:rsid w:val="008C0461"/>
    <w:rsid w:val="008C06A3"/>
    <w:rsid w:val="008C0D27"/>
    <w:rsid w:val="008C19A1"/>
    <w:rsid w:val="008C20AB"/>
    <w:rsid w:val="008C237D"/>
    <w:rsid w:val="008C24EF"/>
    <w:rsid w:val="008C282B"/>
    <w:rsid w:val="008C29F2"/>
    <w:rsid w:val="008C2F88"/>
    <w:rsid w:val="008C36F0"/>
    <w:rsid w:val="008C490C"/>
    <w:rsid w:val="008C495D"/>
    <w:rsid w:val="008C4D3C"/>
    <w:rsid w:val="008C5460"/>
    <w:rsid w:val="008C5CD8"/>
    <w:rsid w:val="008C60DC"/>
    <w:rsid w:val="008C61FB"/>
    <w:rsid w:val="008C68EE"/>
    <w:rsid w:val="008C6B75"/>
    <w:rsid w:val="008C6BC1"/>
    <w:rsid w:val="008C7313"/>
    <w:rsid w:val="008C73A3"/>
    <w:rsid w:val="008C74A4"/>
    <w:rsid w:val="008C7C6F"/>
    <w:rsid w:val="008C7D5B"/>
    <w:rsid w:val="008C7F59"/>
    <w:rsid w:val="008D021E"/>
    <w:rsid w:val="008D198D"/>
    <w:rsid w:val="008D23E2"/>
    <w:rsid w:val="008D27B8"/>
    <w:rsid w:val="008D29FC"/>
    <w:rsid w:val="008D3D25"/>
    <w:rsid w:val="008D3FD8"/>
    <w:rsid w:val="008D4DB9"/>
    <w:rsid w:val="008D5030"/>
    <w:rsid w:val="008D5158"/>
    <w:rsid w:val="008D5FCD"/>
    <w:rsid w:val="008D6308"/>
    <w:rsid w:val="008D630B"/>
    <w:rsid w:val="008D6375"/>
    <w:rsid w:val="008D65B0"/>
    <w:rsid w:val="008D7127"/>
    <w:rsid w:val="008D78D1"/>
    <w:rsid w:val="008D7BF7"/>
    <w:rsid w:val="008D7D58"/>
    <w:rsid w:val="008E0071"/>
    <w:rsid w:val="008E00C4"/>
    <w:rsid w:val="008E1714"/>
    <w:rsid w:val="008E17D6"/>
    <w:rsid w:val="008E1EAA"/>
    <w:rsid w:val="008E1EDE"/>
    <w:rsid w:val="008E332A"/>
    <w:rsid w:val="008E3551"/>
    <w:rsid w:val="008E49D3"/>
    <w:rsid w:val="008E5704"/>
    <w:rsid w:val="008E5850"/>
    <w:rsid w:val="008E5F0D"/>
    <w:rsid w:val="008E6408"/>
    <w:rsid w:val="008E71F4"/>
    <w:rsid w:val="008E7E17"/>
    <w:rsid w:val="008F025D"/>
    <w:rsid w:val="008F071A"/>
    <w:rsid w:val="008F078C"/>
    <w:rsid w:val="008F0953"/>
    <w:rsid w:val="008F1CCE"/>
    <w:rsid w:val="008F2032"/>
    <w:rsid w:val="008F2193"/>
    <w:rsid w:val="008F29E0"/>
    <w:rsid w:val="008F360B"/>
    <w:rsid w:val="008F3C58"/>
    <w:rsid w:val="008F3D19"/>
    <w:rsid w:val="008F3ECC"/>
    <w:rsid w:val="008F4250"/>
    <w:rsid w:val="008F491B"/>
    <w:rsid w:val="008F4BB3"/>
    <w:rsid w:val="008F4C44"/>
    <w:rsid w:val="008F550F"/>
    <w:rsid w:val="008F64D6"/>
    <w:rsid w:val="008F6AE7"/>
    <w:rsid w:val="008F6D31"/>
    <w:rsid w:val="008F6DCA"/>
    <w:rsid w:val="008F6E57"/>
    <w:rsid w:val="008F6F4B"/>
    <w:rsid w:val="008F7867"/>
    <w:rsid w:val="008F7C6E"/>
    <w:rsid w:val="008F7C7B"/>
    <w:rsid w:val="008F7D3B"/>
    <w:rsid w:val="009009E9"/>
    <w:rsid w:val="00901736"/>
    <w:rsid w:val="00901F13"/>
    <w:rsid w:val="00902369"/>
    <w:rsid w:val="00902851"/>
    <w:rsid w:val="00903769"/>
    <w:rsid w:val="00903A45"/>
    <w:rsid w:val="0090400A"/>
    <w:rsid w:val="00904771"/>
    <w:rsid w:val="00906272"/>
    <w:rsid w:val="0090683B"/>
    <w:rsid w:val="00906B64"/>
    <w:rsid w:val="0090745D"/>
    <w:rsid w:val="0090750E"/>
    <w:rsid w:val="009079DB"/>
    <w:rsid w:val="00907A7C"/>
    <w:rsid w:val="00910634"/>
    <w:rsid w:val="00910ED4"/>
    <w:rsid w:val="00911835"/>
    <w:rsid w:val="009128DA"/>
    <w:rsid w:val="00912A73"/>
    <w:rsid w:val="00912D2F"/>
    <w:rsid w:val="00912F89"/>
    <w:rsid w:val="00913527"/>
    <w:rsid w:val="00913962"/>
    <w:rsid w:val="0091665F"/>
    <w:rsid w:val="00916961"/>
    <w:rsid w:val="00916DCE"/>
    <w:rsid w:val="00916FE8"/>
    <w:rsid w:val="009175EE"/>
    <w:rsid w:val="00920282"/>
    <w:rsid w:val="00920E6B"/>
    <w:rsid w:val="00920F7A"/>
    <w:rsid w:val="009215E5"/>
    <w:rsid w:val="00921D1B"/>
    <w:rsid w:val="00921F87"/>
    <w:rsid w:val="009220B0"/>
    <w:rsid w:val="009222FA"/>
    <w:rsid w:val="00922F3A"/>
    <w:rsid w:val="00922F72"/>
    <w:rsid w:val="00923188"/>
    <w:rsid w:val="00923853"/>
    <w:rsid w:val="00923F03"/>
    <w:rsid w:val="0092445E"/>
    <w:rsid w:val="00924D4C"/>
    <w:rsid w:val="00924EAF"/>
    <w:rsid w:val="0092555F"/>
    <w:rsid w:val="00925621"/>
    <w:rsid w:val="0092574A"/>
    <w:rsid w:val="00925AEC"/>
    <w:rsid w:val="009265F6"/>
    <w:rsid w:val="00926644"/>
    <w:rsid w:val="0092679C"/>
    <w:rsid w:val="00926892"/>
    <w:rsid w:val="009268AB"/>
    <w:rsid w:val="00926F28"/>
    <w:rsid w:val="0092710A"/>
    <w:rsid w:val="009273C1"/>
    <w:rsid w:val="009279D9"/>
    <w:rsid w:val="009308DE"/>
    <w:rsid w:val="00930D44"/>
    <w:rsid w:val="00931650"/>
    <w:rsid w:val="0093169E"/>
    <w:rsid w:val="00931A86"/>
    <w:rsid w:val="00931D8E"/>
    <w:rsid w:val="00932AD8"/>
    <w:rsid w:val="00933BE6"/>
    <w:rsid w:val="00933F67"/>
    <w:rsid w:val="009340CC"/>
    <w:rsid w:val="00936C2F"/>
    <w:rsid w:val="00937146"/>
    <w:rsid w:val="00937C3B"/>
    <w:rsid w:val="00937DBE"/>
    <w:rsid w:val="00937FA0"/>
    <w:rsid w:val="00941D97"/>
    <w:rsid w:val="00942DB9"/>
    <w:rsid w:val="0094337A"/>
    <w:rsid w:val="009435A3"/>
    <w:rsid w:val="00943D68"/>
    <w:rsid w:val="009452E1"/>
    <w:rsid w:val="009453BE"/>
    <w:rsid w:val="00945408"/>
    <w:rsid w:val="009457AD"/>
    <w:rsid w:val="009458B9"/>
    <w:rsid w:val="0094590C"/>
    <w:rsid w:val="009459DB"/>
    <w:rsid w:val="00945C6A"/>
    <w:rsid w:val="009466D6"/>
    <w:rsid w:val="0094670D"/>
    <w:rsid w:val="00946B3F"/>
    <w:rsid w:val="009502A6"/>
    <w:rsid w:val="009507F7"/>
    <w:rsid w:val="00951542"/>
    <w:rsid w:val="00951F42"/>
    <w:rsid w:val="00951FC0"/>
    <w:rsid w:val="00952019"/>
    <w:rsid w:val="00953871"/>
    <w:rsid w:val="009539A9"/>
    <w:rsid w:val="0095419E"/>
    <w:rsid w:val="009541A3"/>
    <w:rsid w:val="00954346"/>
    <w:rsid w:val="00954970"/>
    <w:rsid w:val="00955C13"/>
    <w:rsid w:val="00956141"/>
    <w:rsid w:val="00956250"/>
    <w:rsid w:val="00956AAD"/>
    <w:rsid w:val="00957012"/>
    <w:rsid w:val="009571F5"/>
    <w:rsid w:val="0095787D"/>
    <w:rsid w:val="00960B31"/>
    <w:rsid w:val="009611E2"/>
    <w:rsid w:val="00961AD9"/>
    <w:rsid w:val="00962203"/>
    <w:rsid w:val="00962783"/>
    <w:rsid w:val="00962F93"/>
    <w:rsid w:val="00964901"/>
    <w:rsid w:val="00965189"/>
    <w:rsid w:val="00965405"/>
    <w:rsid w:val="00965560"/>
    <w:rsid w:val="00965BA4"/>
    <w:rsid w:val="0096637B"/>
    <w:rsid w:val="00966645"/>
    <w:rsid w:val="00966C1B"/>
    <w:rsid w:val="00967BCA"/>
    <w:rsid w:val="00967CDC"/>
    <w:rsid w:val="009704CE"/>
    <w:rsid w:val="009706F7"/>
    <w:rsid w:val="00971099"/>
    <w:rsid w:val="00971443"/>
    <w:rsid w:val="00971C84"/>
    <w:rsid w:val="00972724"/>
    <w:rsid w:val="00972FD7"/>
    <w:rsid w:val="009733E1"/>
    <w:rsid w:val="00973510"/>
    <w:rsid w:val="00974074"/>
    <w:rsid w:val="0097409D"/>
    <w:rsid w:val="0097552D"/>
    <w:rsid w:val="009756AC"/>
    <w:rsid w:val="00976456"/>
    <w:rsid w:val="00977249"/>
    <w:rsid w:val="009774FB"/>
    <w:rsid w:val="00977940"/>
    <w:rsid w:val="00980C15"/>
    <w:rsid w:val="009821B9"/>
    <w:rsid w:val="00982748"/>
    <w:rsid w:val="0098374F"/>
    <w:rsid w:val="00984ACA"/>
    <w:rsid w:val="00984CCD"/>
    <w:rsid w:val="00984FDD"/>
    <w:rsid w:val="00986486"/>
    <w:rsid w:val="009865D4"/>
    <w:rsid w:val="009866D8"/>
    <w:rsid w:val="009873CE"/>
    <w:rsid w:val="00990583"/>
    <w:rsid w:val="0099061D"/>
    <w:rsid w:val="00990E91"/>
    <w:rsid w:val="009915CF"/>
    <w:rsid w:val="009921C4"/>
    <w:rsid w:val="0099275C"/>
    <w:rsid w:val="00992F87"/>
    <w:rsid w:val="009936BB"/>
    <w:rsid w:val="00993F38"/>
    <w:rsid w:val="009945E8"/>
    <w:rsid w:val="009950BC"/>
    <w:rsid w:val="0099611B"/>
    <w:rsid w:val="009A0D05"/>
    <w:rsid w:val="009A11E3"/>
    <w:rsid w:val="009A123F"/>
    <w:rsid w:val="009A24A6"/>
    <w:rsid w:val="009A2821"/>
    <w:rsid w:val="009A2C0A"/>
    <w:rsid w:val="009A3159"/>
    <w:rsid w:val="009A3770"/>
    <w:rsid w:val="009A3C46"/>
    <w:rsid w:val="009A3D05"/>
    <w:rsid w:val="009A4239"/>
    <w:rsid w:val="009A466D"/>
    <w:rsid w:val="009A4FB8"/>
    <w:rsid w:val="009A4FCE"/>
    <w:rsid w:val="009A4FE3"/>
    <w:rsid w:val="009A5E04"/>
    <w:rsid w:val="009A5FD4"/>
    <w:rsid w:val="009A6ED5"/>
    <w:rsid w:val="009A6EDE"/>
    <w:rsid w:val="009B0701"/>
    <w:rsid w:val="009B0B37"/>
    <w:rsid w:val="009B0EEB"/>
    <w:rsid w:val="009B14A7"/>
    <w:rsid w:val="009B1C04"/>
    <w:rsid w:val="009B27BE"/>
    <w:rsid w:val="009B29E4"/>
    <w:rsid w:val="009B2FD6"/>
    <w:rsid w:val="009B3990"/>
    <w:rsid w:val="009B3C71"/>
    <w:rsid w:val="009B431E"/>
    <w:rsid w:val="009B48ED"/>
    <w:rsid w:val="009B5E16"/>
    <w:rsid w:val="009B619A"/>
    <w:rsid w:val="009B6E0F"/>
    <w:rsid w:val="009B7171"/>
    <w:rsid w:val="009B7691"/>
    <w:rsid w:val="009B771F"/>
    <w:rsid w:val="009B7AEE"/>
    <w:rsid w:val="009C01B5"/>
    <w:rsid w:val="009C0264"/>
    <w:rsid w:val="009C081F"/>
    <w:rsid w:val="009C0B88"/>
    <w:rsid w:val="009C10B0"/>
    <w:rsid w:val="009C1469"/>
    <w:rsid w:val="009C1C48"/>
    <w:rsid w:val="009C1EFC"/>
    <w:rsid w:val="009C2999"/>
    <w:rsid w:val="009C2AC9"/>
    <w:rsid w:val="009C42FF"/>
    <w:rsid w:val="009C497F"/>
    <w:rsid w:val="009C49D7"/>
    <w:rsid w:val="009C5F98"/>
    <w:rsid w:val="009C6145"/>
    <w:rsid w:val="009C6275"/>
    <w:rsid w:val="009C69F4"/>
    <w:rsid w:val="009C6F0A"/>
    <w:rsid w:val="009C763F"/>
    <w:rsid w:val="009C79ED"/>
    <w:rsid w:val="009D0933"/>
    <w:rsid w:val="009D0A8A"/>
    <w:rsid w:val="009D10CD"/>
    <w:rsid w:val="009D2026"/>
    <w:rsid w:val="009D3114"/>
    <w:rsid w:val="009D3436"/>
    <w:rsid w:val="009D3631"/>
    <w:rsid w:val="009D3A5B"/>
    <w:rsid w:val="009D3E1F"/>
    <w:rsid w:val="009D42E8"/>
    <w:rsid w:val="009D4C2F"/>
    <w:rsid w:val="009D4E8E"/>
    <w:rsid w:val="009D5009"/>
    <w:rsid w:val="009D5424"/>
    <w:rsid w:val="009D5991"/>
    <w:rsid w:val="009D5B4C"/>
    <w:rsid w:val="009D5FCB"/>
    <w:rsid w:val="009D7C7C"/>
    <w:rsid w:val="009D7CF6"/>
    <w:rsid w:val="009E0517"/>
    <w:rsid w:val="009E0A20"/>
    <w:rsid w:val="009E0B91"/>
    <w:rsid w:val="009E0FB6"/>
    <w:rsid w:val="009E24BC"/>
    <w:rsid w:val="009E2827"/>
    <w:rsid w:val="009E2B2D"/>
    <w:rsid w:val="009E2B63"/>
    <w:rsid w:val="009E3A89"/>
    <w:rsid w:val="009E55BC"/>
    <w:rsid w:val="009E5E28"/>
    <w:rsid w:val="009E5F4F"/>
    <w:rsid w:val="009E657C"/>
    <w:rsid w:val="009E7132"/>
    <w:rsid w:val="009F09BE"/>
    <w:rsid w:val="009F11EF"/>
    <w:rsid w:val="009F16E6"/>
    <w:rsid w:val="009F2650"/>
    <w:rsid w:val="009F2DD5"/>
    <w:rsid w:val="009F383D"/>
    <w:rsid w:val="009F3900"/>
    <w:rsid w:val="009F3B8B"/>
    <w:rsid w:val="009F3D3D"/>
    <w:rsid w:val="009F4554"/>
    <w:rsid w:val="009F455D"/>
    <w:rsid w:val="009F4AFA"/>
    <w:rsid w:val="009F4C9E"/>
    <w:rsid w:val="009F504F"/>
    <w:rsid w:val="009F5947"/>
    <w:rsid w:val="009F5A0B"/>
    <w:rsid w:val="009F6317"/>
    <w:rsid w:val="009F789E"/>
    <w:rsid w:val="009F7F70"/>
    <w:rsid w:val="00A00126"/>
    <w:rsid w:val="00A00690"/>
    <w:rsid w:val="00A00791"/>
    <w:rsid w:val="00A0128B"/>
    <w:rsid w:val="00A01568"/>
    <w:rsid w:val="00A016B4"/>
    <w:rsid w:val="00A01C19"/>
    <w:rsid w:val="00A031B2"/>
    <w:rsid w:val="00A034D3"/>
    <w:rsid w:val="00A03C8D"/>
    <w:rsid w:val="00A03CBA"/>
    <w:rsid w:val="00A03D4C"/>
    <w:rsid w:val="00A047A0"/>
    <w:rsid w:val="00A05140"/>
    <w:rsid w:val="00A051C1"/>
    <w:rsid w:val="00A06789"/>
    <w:rsid w:val="00A067BC"/>
    <w:rsid w:val="00A0779B"/>
    <w:rsid w:val="00A10996"/>
    <w:rsid w:val="00A12760"/>
    <w:rsid w:val="00A12A1A"/>
    <w:rsid w:val="00A12DF9"/>
    <w:rsid w:val="00A13C66"/>
    <w:rsid w:val="00A14D2B"/>
    <w:rsid w:val="00A15043"/>
    <w:rsid w:val="00A15A08"/>
    <w:rsid w:val="00A16431"/>
    <w:rsid w:val="00A16D62"/>
    <w:rsid w:val="00A17DA0"/>
    <w:rsid w:val="00A17E75"/>
    <w:rsid w:val="00A17ED5"/>
    <w:rsid w:val="00A20B25"/>
    <w:rsid w:val="00A20B70"/>
    <w:rsid w:val="00A213CB"/>
    <w:rsid w:val="00A213FA"/>
    <w:rsid w:val="00A228CF"/>
    <w:rsid w:val="00A22F37"/>
    <w:rsid w:val="00A2332A"/>
    <w:rsid w:val="00A238A7"/>
    <w:rsid w:val="00A23FA6"/>
    <w:rsid w:val="00A2401F"/>
    <w:rsid w:val="00A24D30"/>
    <w:rsid w:val="00A25478"/>
    <w:rsid w:val="00A25E48"/>
    <w:rsid w:val="00A27378"/>
    <w:rsid w:val="00A27E0F"/>
    <w:rsid w:val="00A27F3E"/>
    <w:rsid w:val="00A27FF8"/>
    <w:rsid w:val="00A30880"/>
    <w:rsid w:val="00A323DF"/>
    <w:rsid w:val="00A32CA5"/>
    <w:rsid w:val="00A32DCA"/>
    <w:rsid w:val="00A333EE"/>
    <w:rsid w:val="00A33478"/>
    <w:rsid w:val="00A335BC"/>
    <w:rsid w:val="00A34ADD"/>
    <w:rsid w:val="00A34BC8"/>
    <w:rsid w:val="00A34CA6"/>
    <w:rsid w:val="00A3583E"/>
    <w:rsid w:val="00A36499"/>
    <w:rsid w:val="00A370BA"/>
    <w:rsid w:val="00A37855"/>
    <w:rsid w:val="00A37E59"/>
    <w:rsid w:val="00A37E7A"/>
    <w:rsid w:val="00A40FD8"/>
    <w:rsid w:val="00A413C0"/>
    <w:rsid w:val="00A4159F"/>
    <w:rsid w:val="00A42616"/>
    <w:rsid w:val="00A42E10"/>
    <w:rsid w:val="00A4345E"/>
    <w:rsid w:val="00A43EDC"/>
    <w:rsid w:val="00A44178"/>
    <w:rsid w:val="00A444B5"/>
    <w:rsid w:val="00A45010"/>
    <w:rsid w:val="00A45599"/>
    <w:rsid w:val="00A4571B"/>
    <w:rsid w:val="00A457B7"/>
    <w:rsid w:val="00A45987"/>
    <w:rsid w:val="00A46033"/>
    <w:rsid w:val="00A46436"/>
    <w:rsid w:val="00A46492"/>
    <w:rsid w:val="00A46497"/>
    <w:rsid w:val="00A46FF1"/>
    <w:rsid w:val="00A475BC"/>
    <w:rsid w:val="00A47D83"/>
    <w:rsid w:val="00A50413"/>
    <w:rsid w:val="00A5088D"/>
    <w:rsid w:val="00A50CC6"/>
    <w:rsid w:val="00A50D72"/>
    <w:rsid w:val="00A51461"/>
    <w:rsid w:val="00A522AC"/>
    <w:rsid w:val="00A529CD"/>
    <w:rsid w:val="00A537B4"/>
    <w:rsid w:val="00A543D8"/>
    <w:rsid w:val="00A54582"/>
    <w:rsid w:val="00A54D89"/>
    <w:rsid w:val="00A553EE"/>
    <w:rsid w:val="00A55871"/>
    <w:rsid w:val="00A56428"/>
    <w:rsid w:val="00A565B9"/>
    <w:rsid w:val="00A5680C"/>
    <w:rsid w:val="00A56F67"/>
    <w:rsid w:val="00A57A08"/>
    <w:rsid w:val="00A57E36"/>
    <w:rsid w:val="00A57EA2"/>
    <w:rsid w:val="00A603ED"/>
    <w:rsid w:val="00A6130F"/>
    <w:rsid w:val="00A614FF"/>
    <w:rsid w:val="00A616A6"/>
    <w:rsid w:val="00A61904"/>
    <w:rsid w:val="00A625D1"/>
    <w:rsid w:val="00A62715"/>
    <w:rsid w:val="00A634FB"/>
    <w:rsid w:val="00A637DA"/>
    <w:rsid w:val="00A63B6F"/>
    <w:rsid w:val="00A64468"/>
    <w:rsid w:val="00A6459E"/>
    <w:rsid w:val="00A64FFA"/>
    <w:rsid w:val="00A65A7B"/>
    <w:rsid w:val="00A67454"/>
    <w:rsid w:val="00A67604"/>
    <w:rsid w:val="00A67607"/>
    <w:rsid w:val="00A70406"/>
    <w:rsid w:val="00A70411"/>
    <w:rsid w:val="00A705AA"/>
    <w:rsid w:val="00A72409"/>
    <w:rsid w:val="00A724FF"/>
    <w:rsid w:val="00A7282A"/>
    <w:rsid w:val="00A72954"/>
    <w:rsid w:val="00A73C1F"/>
    <w:rsid w:val="00A74994"/>
    <w:rsid w:val="00A74BB0"/>
    <w:rsid w:val="00A7593E"/>
    <w:rsid w:val="00A759F7"/>
    <w:rsid w:val="00A7686E"/>
    <w:rsid w:val="00A76BA8"/>
    <w:rsid w:val="00A772A6"/>
    <w:rsid w:val="00A77429"/>
    <w:rsid w:val="00A7762F"/>
    <w:rsid w:val="00A80862"/>
    <w:rsid w:val="00A81004"/>
    <w:rsid w:val="00A8120A"/>
    <w:rsid w:val="00A815E6"/>
    <w:rsid w:val="00A8177E"/>
    <w:rsid w:val="00A8221D"/>
    <w:rsid w:val="00A8268A"/>
    <w:rsid w:val="00A829FE"/>
    <w:rsid w:val="00A833CF"/>
    <w:rsid w:val="00A835A1"/>
    <w:rsid w:val="00A8375A"/>
    <w:rsid w:val="00A83A47"/>
    <w:rsid w:val="00A83C27"/>
    <w:rsid w:val="00A83ECC"/>
    <w:rsid w:val="00A84155"/>
    <w:rsid w:val="00A8424E"/>
    <w:rsid w:val="00A85A6A"/>
    <w:rsid w:val="00A85C9C"/>
    <w:rsid w:val="00A85FC5"/>
    <w:rsid w:val="00A860AE"/>
    <w:rsid w:val="00A86382"/>
    <w:rsid w:val="00A866C9"/>
    <w:rsid w:val="00A86AD9"/>
    <w:rsid w:val="00A9061F"/>
    <w:rsid w:val="00A91050"/>
    <w:rsid w:val="00A913BB"/>
    <w:rsid w:val="00A913F7"/>
    <w:rsid w:val="00A922DB"/>
    <w:rsid w:val="00A92BFB"/>
    <w:rsid w:val="00A935B9"/>
    <w:rsid w:val="00A9399B"/>
    <w:rsid w:val="00A940DA"/>
    <w:rsid w:val="00A942C4"/>
    <w:rsid w:val="00A94322"/>
    <w:rsid w:val="00A94802"/>
    <w:rsid w:val="00A967D5"/>
    <w:rsid w:val="00A967DC"/>
    <w:rsid w:val="00A96CC2"/>
    <w:rsid w:val="00A96CFF"/>
    <w:rsid w:val="00A9700F"/>
    <w:rsid w:val="00A97F88"/>
    <w:rsid w:val="00AA0004"/>
    <w:rsid w:val="00AA0783"/>
    <w:rsid w:val="00AA0D2F"/>
    <w:rsid w:val="00AA2427"/>
    <w:rsid w:val="00AA329B"/>
    <w:rsid w:val="00AA339E"/>
    <w:rsid w:val="00AA33D2"/>
    <w:rsid w:val="00AA35D3"/>
    <w:rsid w:val="00AA379E"/>
    <w:rsid w:val="00AA3AD9"/>
    <w:rsid w:val="00AA3FCF"/>
    <w:rsid w:val="00AA4887"/>
    <w:rsid w:val="00AA4F05"/>
    <w:rsid w:val="00AA5E25"/>
    <w:rsid w:val="00AA5EAC"/>
    <w:rsid w:val="00AA6BA6"/>
    <w:rsid w:val="00AA6FBC"/>
    <w:rsid w:val="00AA756A"/>
    <w:rsid w:val="00AA76F5"/>
    <w:rsid w:val="00AA7CB5"/>
    <w:rsid w:val="00AA7FA4"/>
    <w:rsid w:val="00AB05ED"/>
    <w:rsid w:val="00AB127C"/>
    <w:rsid w:val="00AB1462"/>
    <w:rsid w:val="00AB1511"/>
    <w:rsid w:val="00AB2240"/>
    <w:rsid w:val="00AB29E9"/>
    <w:rsid w:val="00AB2A96"/>
    <w:rsid w:val="00AB3B8A"/>
    <w:rsid w:val="00AB547F"/>
    <w:rsid w:val="00AB5487"/>
    <w:rsid w:val="00AB5B05"/>
    <w:rsid w:val="00AB5C12"/>
    <w:rsid w:val="00AB6C5B"/>
    <w:rsid w:val="00AB7341"/>
    <w:rsid w:val="00AB7753"/>
    <w:rsid w:val="00AC06E4"/>
    <w:rsid w:val="00AC07E3"/>
    <w:rsid w:val="00AC0C53"/>
    <w:rsid w:val="00AC0DD9"/>
    <w:rsid w:val="00AC1078"/>
    <w:rsid w:val="00AC203E"/>
    <w:rsid w:val="00AC2351"/>
    <w:rsid w:val="00AC242C"/>
    <w:rsid w:val="00AC2D96"/>
    <w:rsid w:val="00AC4071"/>
    <w:rsid w:val="00AC4347"/>
    <w:rsid w:val="00AC4386"/>
    <w:rsid w:val="00AC4420"/>
    <w:rsid w:val="00AC4D07"/>
    <w:rsid w:val="00AC5DC9"/>
    <w:rsid w:val="00AC60C2"/>
    <w:rsid w:val="00AC69A6"/>
    <w:rsid w:val="00AC69BB"/>
    <w:rsid w:val="00AC6CD3"/>
    <w:rsid w:val="00AC713D"/>
    <w:rsid w:val="00AC75F9"/>
    <w:rsid w:val="00AD168D"/>
    <w:rsid w:val="00AD1A8A"/>
    <w:rsid w:val="00AD1EC5"/>
    <w:rsid w:val="00AD22A4"/>
    <w:rsid w:val="00AD24BC"/>
    <w:rsid w:val="00AD2762"/>
    <w:rsid w:val="00AD2EE4"/>
    <w:rsid w:val="00AD30FE"/>
    <w:rsid w:val="00AD38E9"/>
    <w:rsid w:val="00AD3B31"/>
    <w:rsid w:val="00AD4C79"/>
    <w:rsid w:val="00AD5700"/>
    <w:rsid w:val="00AD6021"/>
    <w:rsid w:val="00AD6083"/>
    <w:rsid w:val="00AD6B0A"/>
    <w:rsid w:val="00AD7F16"/>
    <w:rsid w:val="00AE0805"/>
    <w:rsid w:val="00AE1020"/>
    <w:rsid w:val="00AE19F4"/>
    <w:rsid w:val="00AE1BD4"/>
    <w:rsid w:val="00AE2432"/>
    <w:rsid w:val="00AE24EE"/>
    <w:rsid w:val="00AE2E2F"/>
    <w:rsid w:val="00AE3164"/>
    <w:rsid w:val="00AE3F0B"/>
    <w:rsid w:val="00AE4BE7"/>
    <w:rsid w:val="00AE4C1F"/>
    <w:rsid w:val="00AE51D8"/>
    <w:rsid w:val="00AE5517"/>
    <w:rsid w:val="00AE5D6B"/>
    <w:rsid w:val="00AE6172"/>
    <w:rsid w:val="00AE6719"/>
    <w:rsid w:val="00AE6E4B"/>
    <w:rsid w:val="00AE7985"/>
    <w:rsid w:val="00AE7A34"/>
    <w:rsid w:val="00AF19CB"/>
    <w:rsid w:val="00AF19DC"/>
    <w:rsid w:val="00AF2043"/>
    <w:rsid w:val="00AF34DB"/>
    <w:rsid w:val="00AF3A04"/>
    <w:rsid w:val="00AF3D5F"/>
    <w:rsid w:val="00AF408F"/>
    <w:rsid w:val="00AF4E67"/>
    <w:rsid w:val="00AF52E7"/>
    <w:rsid w:val="00AF58C1"/>
    <w:rsid w:val="00AF5D04"/>
    <w:rsid w:val="00AF64D4"/>
    <w:rsid w:val="00AF787F"/>
    <w:rsid w:val="00AF7FBE"/>
    <w:rsid w:val="00B00547"/>
    <w:rsid w:val="00B00DDC"/>
    <w:rsid w:val="00B021FE"/>
    <w:rsid w:val="00B025CA"/>
    <w:rsid w:val="00B0273D"/>
    <w:rsid w:val="00B02E51"/>
    <w:rsid w:val="00B0315D"/>
    <w:rsid w:val="00B031CA"/>
    <w:rsid w:val="00B03674"/>
    <w:rsid w:val="00B038B9"/>
    <w:rsid w:val="00B03AAF"/>
    <w:rsid w:val="00B04344"/>
    <w:rsid w:val="00B044FE"/>
    <w:rsid w:val="00B04A18"/>
    <w:rsid w:val="00B04B19"/>
    <w:rsid w:val="00B05458"/>
    <w:rsid w:val="00B05E47"/>
    <w:rsid w:val="00B05E97"/>
    <w:rsid w:val="00B06628"/>
    <w:rsid w:val="00B067B5"/>
    <w:rsid w:val="00B06A52"/>
    <w:rsid w:val="00B06F70"/>
    <w:rsid w:val="00B07595"/>
    <w:rsid w:val="00B07904"/>
    <w:rsid w:val="00B079F2"/>
    <w:rsid w:val="00B07EC2"/>
    <w:rsid w:val="00B07F8B"/>
    <w:rsid w:val="00B112CA"/>
    <w:rsid w:val="00B1139B"/>
    <w:rsid w:val="00B118B8"/>
    <w:rsid w:val="00B11D81"/>
    <w:rsid w:val="00B124F8"/>
    <w:rsid w:val="00B12FBA"/>
    <w:rsid w:val="00B12FD3"/>
    <w:rsid w:val="00B13EFA"/>
    <w:rsid w:val="00B14C88"/>
    <w:rsid w:val="00B1564E"/>
    <w:rsid w:val="00B1601A"/>
    <w:rsid w:val="00B1655C"/>
    <w:rsid w:val="00B169A7"/>
    <w:rsid w:val="00B172C8"/>
    <w:rsid w:val="00B20E8F"/>
    <w:rsid w:val="00B215A3"/>
    <w:rsid w:val="00B217C0"/>
    <w:rsid w:val="00B21C09"/>
    <w:rsid w:val="00B221A8"/>
    <w:rsid w:val="00B22614"/>
    <w:rsid w:val="00B24F10"/>
    <w:rsid w:val="00B25FA7"/>
    <w:rsid w:val="00B261BB"/>
    <w:rsid w:val="00B262D6"/>
    <w:rsid w:val="00B265C6"/>
    <w:rsid w:val="00B271AF"/>
    <w:rsid w:val="00B307AE"/>
    <w:rsid w:val="00B30C50"/>
    <w:rsid w:val="00B310D4"/>
    <w:rsid w:val="00B31451"/>
    <w:rsid w:val="00B31691"/>
    <w:rsid w:val="00B31F87"/>
    <w:rsid w:val="00B32120"/>
    <w:rsid w:val="00B3213F"/>
    <w:rsid w:val="00B3236A"/>
    <w:rsid w:val="00B3285F"/>
    <w:rsid w:val="00B32A02"/>
    <w:rsid w:val="00B32B8C"/>
    <w:rsid w:val="00B33FA0"/>
    <w:rsid w:val="00B34078"/>
    <w:rsid w:val="00B34601"/>
    <w:rsid w:val="00B34717"/>
    <w:rsid w:val="00B347AA"/>
    <w:rsid w:val="00B34A0F"/>
    <w:rsid w:val="00B34B99"/>
    <w:rsid w:val="00B34C5A"/>
    <w:rsid w:val="00B35EAE"/>
    <w:rsid w:val="00B360C1"/>
    <w:rsid w:val="00B36183"/>
    <w:rsid w:val="00B361A1"/>
    <w:rsid w:val="00B361E0"/>
    <w:rsid w:val="00B36D15"/>
    <w:rsid w:val="00B37367"/>
    <w:rsid w:val="00B37527"/>
    <w:rsid w:val="00B40292"/>
    <w:rsid w:val="00B40D93"/>
    <w:rsid w:val="00B4234A"/>
    <w:rsid w:val="00B425CB"/>
    <w:rsid w:val="00B42A6A"/>
    <w:rsid w:val="00B42DB0"/>
    <w:rsid w:val="00B434C7"/>
    <w:rsid w:val="00B43918"/>
    <w:rsid w:val="00B4414D"/>
    <w:rsid w:val="00B46644"/>
    <w:rsid w:val="00B466BA"/>
    <w:rsid w:val="00B467A1"/>
    <w:rsid w:val="00B46E79"/>
    <w:rsid w:val="00B46FC3"/>
    <w:rsid w:val="00B471AC"/>
    <w:rsid w:val="00B50FB1"/>
    <w:rsid w:val="00B51546"/>
    <w:rsid w:val="00B52155"/>
    <w:rsid w:val="00B53B78"/>
    <w:rsid w:val="00B53C40"/>
    <w:rsid w:val="00B53F01"/>
    <w:rsid w:val="00B544E2"/>
    <w:rsid w:val="00B5514C"/>
    <w:rsid w:val="00B556D3"/>
    <w:rsid w:val="00B55A8C"/>
    <w:rsid w:val="00B55AF5"/>
    <w:rsid w:val="00B5689A"/>
    <w:rsid w:val="00B56C0C"/>
    <w:rsid w:val="00B576E4"/>
    <w:rsid w:val="00B57FA1"/>
    <w:rsid w:val="00B6001C"/>
    <w:rsid w:val="00B606D1"/>
    <w:rsid w:val="00B608CA"/>
    <w:rsid w:val="00B60AC1"/>
    <w:rsid w:val="00B61632"/>
    <w:rsid w:val="00B620D3"/>
    <w:rsid w:val="00B62C4F"/>
    <w:rsid w:val="00B6337A"/>
    <w:rsid w:val="00B633C6"/>
    <w:rsid w:val="00B642E6"/>
    <w:rsid w:val="00B65D39"/>
    <w:rsid w:val="00B6769D"/>
    <w:rsid w:val="00B6791C"/>
    <w:rsid w:val="00B67ECA"/>
    <w:rsid w:val="00B70018"/>
    <w:rsid w:val="00B7024E"/>
    <w:rsid w:val="00B70C50"/>
    <w:rsid w:val="00B729FB"/>
    <w:rsid w:val="00B72D82"/>
    <w:rsid w:val="00B7301C"/>
    <w:rsid w:val="00B73732"/>
    <w:rsid w:val="00B747CD"/>
    <w:rsid w:val="00B74AC7"/>
    <w:rsid w:val="00B74D97"/>
    <w:rsid w:val="00B74E86"/>
    <w:rsid w:val="00B7505B"/>
    <w:rsid w:val="00B75222"/>
    <w:rsid w:val="00B754AA"/>
    <w:rsid w:val="00B75708"/>
    <w:rsid w:val="00B75D2B"/>
    <w:rsid w:val="00B7696B"/>
    <w:rsid w:val="00B76C90"/>
    <w:rsid w:val="00B76DCC"/>
    <w:rsid w:val="00B7719C"/>
    <w:rsid w:val="00B77746"/>
    <w:rsid w:val="00B80000"/>
    <w:rsid w:val="00B80138"/>
    <w:rsid w:val="00B801D0"/>
    <w:rsid w:val="00B828A3"/>
    <w:rsid w:val="00B830AD"/>
    <w:rsid w:val="00B83492"/>
    <w:rsid w:val="00B834DC"/>
    <w:rsid w:val="00B83622"/>
    <w:rsid w:val="00B83EB3"/>
    <w:rsid w:val="00B841ED"/>
    <w:rsid w:val="00B84645"/>
    <w:rsid w:val="00B84BF6"/>
    <w:rsid w:val="00B84F63"/>
    <w:rsid w:val="00B855DA"/>
    <w:rsid w:val="00B855DF"/>
    <w:rsid w:val="00B8572B"/>
    <w:rsid w:val="00B85971"/>
    <w:rsid w:val="00B85B1B"/>
    <w:rsid w:val="00B85DAE"/>
    <w:rsid w:val="00B878D6"/>
    <w:rsid w:val="00B879ED"/>
    <w:rsid w:val="00B908A1"/>
    <w:rsid w:val="00B90C22"/>
    <w:rsid w:val="00B91093"/>
    <w:rsid w:val="00B9177A"/>
    <w:rsid w:val="00B918C5"/>
    <w:rsid w:val="00B91B6B"/>
    <w:rsid w:val="00B91F8A"/>
    <w:rsid w:val="00B922DF"/>
    <w:rsid w:val="00B93720"/>
    <w:rsid w:val="00B95445"/>
    <w:rsid w:val="00B95982"/>
    <w:rsid w:val="00B968FD"/>
    <w:rsid w:val="00B97D2A"/>
    <w:rsid w:val="00BA02BD"/>
    <w:rsid w:val="00BA0475"/>
    <w:rsid w:val="00BA0AAE"/>
    <w:rsid w:val="00BA0C4A"/>
    <w:rsid w:val="00BA0EB6"/>
    <w:rsid w:val="00BA1223"/>
    <w:rsid w:val="00BA140F"/>
    <w:rsid w:val="00BA1443"/>
    <w:rsid w:val="00BA1619"/>
    <w:rsid w:val="00BA255A"/>
    <w:rsid w:val="00BA279A"/>
    <w:rsid w:val="00BA3321"/>
    <w:rsid w:val="00BA3942"/>
    <w:rsid w:val="00BA3EA4"/>
    <w:rsid w:val="00BA42DF"/>
    <w:rsid w:val="00BA5892"/>
    <w:rsid w:val="00BA5D9A"/>
    <w:rsid w:val="00BA60F0"/>
    <w:rsid w:val="00BA665A"/>
    <w:rsid w:val="00BB06A8"/>
    <w:rsid w:val="00BB0A90"/>
    <w:rsid w:val="00BB0CBE"/>
    <w:rsid w:val="00BB1B15"/>
    <w:rsid w:val="00BB245B"/>
    <w:rsid w:val="00BB2470"/>
    <w:rsid w:val="00BB2A3D"/>
    <w:rsid w:val="00BB2BBC"/>
    <w:rsid w:val="00BB317A"/>
    <w:rsid w:val="00BB50A4"/>
    <w:rsid w:val="00BB50C6"/>
    <w:rsid w:val="00BB5234"/>
    <w:rsid w:val="00BB61B0"/>
    <w:rsid w:val="00BB65B4"/>
    <w:rsid w:val="00BB783F"/>
    <w:rsid w:val="00BC01BC"/>
    <w:rsid w:val="00BC021D"/>
    <w:rsid w:val="00BC0E15"/>
    <w:rsid w:val="00BC0ED7"/>
    <w:rsid w:val="00BC160F"/>
    <w:rsid w:val="00BC1AD6"/>
    <w:rsid w:val="00BC1D2C"/>
    <w:rsid w:val="00BC1EFF"/>
    <w:rsid w:val="00BC28AE"/>
    <w:rsid w:val="00BC2986"/>
    <w:rsid w:val="00BC2D8E"/>
    <w:rsid w:val="00BC3D96"/>
    <w:rsid w:val="00BC4C48"/>
    <w:rsid w:val="00BC4DD0"/>
    <w:rsid w:val="00BC552B"/>
    <w:rsid w:val="00BC58B6"/>
    <w:rsid w:val="00BC5E8E"/>
    <w:rsid w:val="00BC61CB"/>
    <w:rsid w:val="00BC66F9"/>
    <w:rsid w:val="00BC6731"/>
    <w:rsid w:val="00BC6E69"/>
    <w:rsid w:val="00BD00AF"/>
    <w:rsid w:val="00BD0356"/>
    <w:rsid w:val="00BD1B30"/>
    <w:rsid w:val="00BD235A"/>
    <w:rsid w:val="00BD27D4"/>
    <w:rsid w:val="00BD3A09"/>
    <w:rsid w:val="00BD40DF"/>
    <w:rsid w:val="00BD458A"/>
    <w:rsid w:val="00BD49E0"/>
    <w:rsid w:val="00BD57D4"/>
    <w:rsid w:val="00BD5D1C"/>
    <w:rsid w:val="00BD5ECA"/>
    <w:rsid w:val="00BD7AA9"/>
    <w:rsid w:val="00BD7FB8"/>
    <w:rsid w:val="00BE03D0"/>
    <w:rsid w:val="00BE045C"/>
    <w:rsid w:val="00BE0692"/>
    <w:rsid w:val="00BE0B6F"/>
    <w:rsid w:val="00BE12F6"/>
    <w:rsid w:val="00BE156E"/>
    <w:rsid w:val="00BE1C34"/>
    <w:rsid w:val="00BE1D86"/>
    <w:rsid w:val="00BE22AA"/>
    <w:rsid w:val="00BE245E"/>
    <w:rsid w:val="00BE270C"/>
    <w:rsid w:val="00BE274A"/>
    <w:rsid w:val="00BE2CE3"/>
    <w:rsid w:val="00BE3103"/>
    <w:rsid w:val="00BE31EC"/>
    <w:rsid w:val="00BE4470"/>
    <w:rsid w:val="00BE51A0"/>
    <w:rsid w:val="00BE66C3"/>
    <w:rsid w:val="00BE69BA"/>
    <w:rsid w:val="00BE76A9"/>
    <w:rsid w:val="00BE7AA3"/>
    <w:rsid w:val="00BE7E99"/>
    <w:rsid w:val="00BE7F2C"/>
    <w:rsid w:val="00BF05D8"/>
    <w:rsid w:val="00BF06D8"/>
    <w:rsid w:val="00BF0A16"/>
    <w:rsid w:val="00BF11E2"/>
    <w:rsid w:val="00BF17A8"/>
    <w:rsid w:val="00BF27C9"/>
    <w:rsid w:val="00BF2BDF"/>
    <w:rsid w:val="00BF2F68"/>
    <w:rsid w:val="00BF3FED"/>
    <w:rsid w:val="00BF41CB"/>
    <w:rsid w:val="00BF5700"/>
    <w:rsid w:val="00BF5FD7"/>
    <w:rsid w:val="00BF6D22"/>
    <w:rsid w:val="00BF72AE"/>
    <w:rsid w:val="00BF744E"/>
    <w:rsid w:val="00BF7886"/>
    <w:rsid w:val="00BF798F"/>
    <w:rsid w:val="00C00456"/>
    <w:rsid w:val="00C01C19"/>
    <w:rsid w:val="00C028CE"/>
    <w:rsid w:val="00C03120"/>
    <w:rsid w:val="00C037DB"/>
    <w:rsid w:val="00C04811"/>
    <w:rsid w:val="00C0481C"/>
    <w:rsid w:val="00C04BCC"/>
    <w:rsid w:val="00C04CE1"/>
    <w:rsid w:val="00C05063"/>
    <w:rsid w:val="00C05409"/>
    <w:rsid w:val="00C0591E"/>
    <w:rsid w:val="00C06430"/>
    <w:rsid w:val="00C06FEC"/>
    <w:rsid w:val="00C0713C"/>
    <w:rsid w:val="00C10081"/>
    <w:rsid w:val="00C108EE"/>
    <w:rsid w:val="00C1144F"/>
    <w:rsid w:val="00C118BD"/>
    <w:rsid w:val="00C1219F"/>
    <w:rsid w:val="00C13313"/>
    <w:rsid w:val="00C13346"/>
    <w:rsid w:val="00C135F3"/>
    <w:rsid w:val="00C1407F"/>
    <w:rsid w:val="00C14E77"/>
    <w:rsid w:val="00C151AB"/>
    <w:rsid w:val="00C15456"/>
    <w:rsid w:val="00C15ABA"/>
    <w:rsid w:val="00C15D02"/>
    <w:rsid w:val="00C16DBB"/>
    <w:rsid w:val="00C1773A"/>
    <w:rsid w:val="00C17A7A"/>
    <w:rsid w:val="00C20DB2"/>
    <w:rsid w:val="00C21070"/>
    <w:rsid w:val="00C2161E"/>
    <w:rsid w:val="00C2205D"/>
    <w:rsid w:val="00C22237"/>
    <w:rsid w:val="00C22239"/>
    <w:rsid w:val="00C22275"/>
    <w:rsid w:val="00C223D1"/>
    <w:rsid w:val="00C2350C"/>
    <w:rsid w:val="00C23CDF"/>
    <w:rsid w:val="00C247F5"/>
    <w:rsid w:val="00C2541F"/>
    <w:rsid w:val="00C257C1"/>
    <w:rsid w:val="00C2653D"/>
    <w:rsid w:val="00C26591"/>
    <w:rsid w:val="00C26AB9"/>
    <w:rsid w:val="00C26FDF"/>
    <w:rsid w:val="00C27015"/>
    <w:rsid w:val="00C270E7"/>
    <w:rsid w:val="00C272BA"/>
    <w:rsid w:val="00C27479"/>
    <w:rsid w:val="00C27A84"/>
    <w:rsid w:val="00C301F7"/>
    <w:rsid w:val="00C30421"/>
    <w:rsid w:val="00C30772"/>
    <w:rsid w:val="00C30A45"/>
    <w:rsid w:val="00C30CF2"/>
    <w:rsid w:val="00C310FA"/>
    <w:rsid w:val="00C32437"/>
    <w:rsid w:val="00C324B5"/>
    <w:rsid w:val="00C3293C"/>
    <w:rsid w:val="00C33845"/>
    <w:rsid w:val="00C33B2F"/>
    <w:rsid w:val="00C33F7C"/>
    <w:rsid w:val="00C341A0"/>
    <w:rsid w:val="00C3473A"/>
    <w:rsid w:val="00C34864"/>
    <w:rsid w:val="00C34CA8"/>
    <w:rsid w:val="00C34F1F"/>
    <w:rsid w:val="00C3565D"/>
    <w:rsid w:val="00C36379"/>
    <w:rsid w:val="00C36909"/>
    <w:rsid w:val="00C36D31"/>
    <w:rsid w:val="00C3736D"/>
    <w:rsid w:val="00C37850"/>
    <w:rsid w:val="00C37DCE"/>
    <w:rsid w:val="00C40CC7"/>
    <w:rsid w:val="00C40D5E"/>
    <w:rsid w:val="00C41C4C"/>
    <w:rsid w:val="00C41D78"/>
    <w:rsid w:val="00C429B1"/>
    <w:rsid w:val="00C42A62"/>
    <w:rsid w:val="00C42C10"/>
    <w:rsid w:val="00C42E00"/>
    <w:rsid w:val="00C42FE5"/>
    <w:rsid w:val="00C4345F"/>
    <w:rsid w:val="00C438E8"/>
    <w:rsid w:val="00C43ADD"/>
    <w:rsid w:val="00C4423A"/>
    <w:rsid w:val="00C4578E"/>
    <w:rsid w:val="00C467D3"/>
    <w:rsid w:val="00C4710B"/>
    <w:rsid w:val="00C472E4"/>
    <w:rsid w:val="00C4736C"/>
    <w:rsid w:val="00C47665"/>
    <w:rsid w:val="00C47B48"/>
    <w:rsid w:val="00C47FB3"/>
    <w:rsid w:val="00C50B77"/>
    <w:rsid w:val="00C52901"/>
    <w:rsid w:val="00C52DB0"/>
    <w:rsid w:val="00C53EC8"/>
    <w:rsid w:val="00C556D3"/>
    <w:rsid w:val="00C561E0"/>
    <w:rsid w:val="00C565E0"/>
    <w:rsid w:val="00C56D01"/>
    <w:rsid w:val="00C5709E"/>
    <w:rsid w:val="00C57671"/>
    <w:rsid w:val="00C57A85"/>
    <w:rsid w:val="00C57BE1"/>
    <w:rsid w:val="00C60B82"/>
    <w:rsid w:val="00C60FF9"/>
    <w:rsid w:val="00C61ADF"/>
    <w:rsid w:val="00C61D52"/>
    <w:rsid w:val="00C61D80"/>
    <w:rsid w:val="00C638BA"/>
    <w:rsid w:val="00C63A7D"/>
    <w:rsid w:val="00C63F48"/>
    <w:rsid w:val="00C64234"/>
    <w:rsid w:val="00C65073"/>
    <w:rsid w:val="00C650B1"/>
    <w:rsid w:val="00C65124"/>
    <w:rsid w:val="00C6531D"/>
    <w:rsid w:val="00C6558C"/>
    <w:rsid w:val="00C669D0"/>
    <w:rsid w:val="00C67723"/>
    <w:rsid w:val="00C701DA"/>
    <w:rsid w:val="00C70E49"/>
    <w:rsid w:val="00C7116E"/>
    <w:rsid w:val="00C729A9"/>
    <w:rsid w:val="00C73F71"/>
    <w:rsid w:val="00C741D8"/>
    <w:rsid w:val="00C7459F"/>
    <w:rsid w:val="00C75105"/>
    <w:rsid w:val="00C75200"/>
    <w:rsid w:val="00C76E10"/>
    <w:rsid w:val="00C77007"/>
    <w:rsid w:val="00C80276"/>
    <w:rsid w:val="00C817A8"/>
    <w:rsid w:val="00C81B12"/>
    <w:rsid w:val="00C82DD5"/>
    <w:rsid w:val="00C836CC"/>
    <w:rsid w:val="00C83E09"/>
    <w:rsid w:val="00C85172"/>
    <w:rsid w:val="00C86869"/>
    <w:rsid w:val="00C86DB1"/>
    <w:rsid w:val="00C87299"/>
    <w:rsid w:val="00C8732E"/>
    <w:rsid w:val="00C8775E"/>
    <w:rsid w:val="00C87893"/>
    <w:rsid w:val="00C87AD9"/>
    <w:rsid w:val="00C900B1"/>
    <w:rsid w:val="00C90DEA"/>
    <w:rsid w:val="00C90FF5"/>
    <w:rsid w:val="00C91237"/>
    <w:rsid w:val="00C91D38"/>
    <w:rsid w:val="00C9248F"/>
    <w:rsid w:val="00C933F6"/>
    <w:rsid w:val="00C94229"/>
    <w:rsid w:val="00C94CA2"/>
    <w:rsid w:val="00C94E86"/>
    <w:rsid w:val="00C94F00"/>
    <w:rsid w:val="00C952D0"/>
    <w:rsid w:val="00C954D0"/>
    <w:rsid w:val="00C95598"/>
    <w:rsid w:val="00C9576A"/>
    <w:rsid w:val="00C96DBB"/>
    <w:rsid w:val="00C97224"/>
    <w:rsid w:val="00C97F71"/>
    <w:rsid w:val="00CA03B9"/>
    <w:rsid w:val="00CA0D39"/>
    <w:rsid w:val="00CA1A07"/>
    <w:rsid w:val="00CA1BE4"/>
    <w:rsid w:val="00CA1DF9"/>
    <w:rsid w:val="00CA2BF7"/>
    <w:rsid w:val="00CA35C0"/>
    <w:rsid w:val="00CA388A"/>
    <w:rsid w:val="00CA3A96"/>
    <w:rsid w:val="00CA48FB"/>
    <w:rsid w:val="00CA4FC2"/>
    <w:rsid w:val="00CA4FFB"/>
    <w:rsid w:val="00CA5B1B"/>
    <w:rsid w:val="00CA620D"/>
    <w:rsid w:val="00CA694F"/>
    <w:rsid w:val="00CA6C8A"/>
    <w:rsid w:val="00CA75AB"/>
    <w:rsid w:val="00CA7686"/>
    <w:rsid w:val="00CB053D"/>
    <w:rsid w:val="00CB0EAE"/>
    <w:rsid w:val="00CB16C0"/>
    <w:rsid w:val="00CB17D0"/>
    <w:rsid w:val="00CB1BDA"/>
    <w:rsid w:val="00CB1F0E"/>
    <w:rsid w:val="00CB2167"/>
    <w:rsid w:val="00CB486E"/>
    <w:rsid w:val="00CB499C"/>
    <w:rsid w:val="00CB5852"/>
    <w:rsid w:val="00CB5A07"/>
    <w:rsid w:val="00CB5DB2"/>
    <w:rsid w:val="00CB6D31"/>
    <w:rsid w:val="00CB720C"/>
    <w:rsid w:val="00CB7C11"/>
    <w:rsid w:val="00CC0391"/>
    <w:rsid w:val="00CC06E6"/>
    <w:rsid w:val="00CC071F"/>
    <w:rsid w:val="00CC08C9"/>
    <w:rsid w:val="00CC0B8F"/>
    <w:rsid w:val="00CC0C0E"/>
    <w:rsid w:val="00CC0E12"/>
    <w:rsid w:val="00CC14FB"/>
    <w:rsid w:val="00CC1676"/>
    <w:rsid w:val="00CC169E"/>
    <w:rsid w:val="00CC1E45"/>
    <w:rsid w:val="00CC24EA"/>
    <w:rsid w:val="00CC36A9"/>
    <w:rsid w:val="00CC3A83"/>
    <w:rsid w:val="00CC40D2"/>
    <w:rsid w:val="00CC5A2D"/>
    <w:rsid w:val="00CC5EB2"/>
    <w:rsid w:val="00CC6357"/>
    <w:rsid w:val="00CC6816"/>
    <w:rsid w:val="00CC7199"/>
    <w:rsid w:val="00CC759E"/>
    <w:rsid w:val="00CC7FC3"/>
    <w:rsid w:val="00CD003E"/>
    <w:rsid w:val="00CD0788"/>
    <w:rsid w:val="00CD0A69"/>
    <w:rsid w:val="00CD1660"/>
    <w:rsid w:val="00CD176B"/>
    <w:rsid w:val="00CD197E"/>
    <w:rsid w:val="00CD1D09"/>
    <w:rsid w:val="00CD21A2"/>
    <w:rsid w:val="00CD22A5"/>
    <w:rsid w:val="00CD2889"/>
    <w:rsid w:val="00CD44AF"/>
    <w:rsid w:val="00CD4CDB"/>
    <w:rsid w:val="00CD689D"/>
    <w:rsid w:val="00CD73AE"/>
    <w:rsid w:val="00CD79BF"/>
    <w:rsid w:val="00CE040D"/>
    <w:rsid w:val="00CE04C1"/>
    <w:rsid w:val="00CE0CDD"/>
    <w:rsid w:val="00CE1392"/>
    <w:rsid w:val="00CE1EDB"/>
    <w:rsid w:val="00CE3E6B"/>
    <w:rsid w:val="00CE49DD"/>
    <w:rsid w:val="00CE4A5B"/>
    <w:rsid w:val="00CE50F4"/>
    <w:rsid w:val="00CE53D6"/>
    <w:rsid w:val="00CE5906"/>
    <w:rsid w:val="00CE757D"/>
    <w:rsid w:val="00CE776E"/>
    <w:rsid w:val="00CE7A3A"/>
    <w:rsid w:val="00CF00BE"/>
    <w:rsid w:val="00CF06C0"/>
    <w:rsid w:val="00CF0D45"/>
    <w:rsid w:val="00CF12F6"/>
    <w:rsid w:val="00CF1A67"/>
    <w:rsid w:val="00CF2BC5"/>
    <w:rsid w:val="00CF2E27"/>
    <w:rsid w:val="00CF3961"/>
    <w:rsid w:val="00CF39A1"/>
    <w:rsid w:val="00CF5766"/>
    <w:rsid w:val="00CF600A"/>
    <w:rsid w:val="00CF675F"/>
    <w:rsid w:val="00CF69F8"/>
    <w:rsid w:val="00CF6E23"/>
    <w:rsid w:val="00CF7A80"/>
    <w:rsid w:val="00CF7B5B"/>
    <w:rsid w:val="00CF7EC1"/>
    <w:rsid w:val="00D0003B"/>
    <w:rsid w:val="00D00B4B"/>
    <w:rsid w:val="00D012F5"/>
    <w:rsid w:val="00D0265C"/>
    <w:rsid w:val="00D036C9"/>
    <w:rsid w:val="00D038E6"/>
    <w:rsid w:val="00D04901"/>
    <w:rsid w:val="00D04E76"/>
    <w:rsid w:val="00D0507E"/>
    <w:rsid w:val="00D05450"/>
    <w:rsid w:val="00D056D6"/>
    <w:rsid w:val="00D05D07"/>
    <w:rsid w:val="00D05F03"/>
    <w:rsid w:val="00D05F13"/>
    <w:rsid w:val="00D0628D"/>
    <w:rsid w:val="00D06356"/>
    <w:rsid w:val="00D06A4E"/>
    <w:rsid w:val="00D06DB1"/>
    <w:rsid w:val="00D06E6C"/>
    <w:rsid w:val="00D108EC"/>
    <w:rsid w:val="00D11324"/>
    <w:rsid w:val="00D1142D"/>
    <w:rsid w:val="00D12AEE"/>
    <w:rsid w:val="00D12BD2"/>
    <w:rsid w:val="00D12E7B"/>
    <w:rsid w:val="00D1369A"/>
    <w:rsid w:val="00D137C0"/>
    <w:rsid w:val="00D1391F"/>
    <w:rsid w:val="00D13C2D"/>
    <w:rsid w:val="00D13FAC"/>
    <w:rsid w:val="00D141DC"/>
    <w:rsid w:val="00D15178"/>
    <w:rsid w:val="00D153D2"/>
    <w:rsid w:val="00D15F08"/>
    <w:rsid w:val="00D1635B"/>
    <w:rsid w:val="00D1646C"/>
    <w:rsid w:val="00D1662A"/>
    <w:rsid w:val="00D166C2"/>
    <w:rsid w:val="00D17AE1"/>
    <w:rsid w:val="00D17CC0"/>
    <w:rsid w:val="00D20377"/>
    <w:rsid w:val="00D20F8E"/>
    <w:rsid w:val="00D22DE8"/>
    <w:rsid w:val="00D22E68"/>
    <w:rsid w:val="00D22EF8"/>
    <w:rsid w:val="00D233DE"/>
    <w:rsid w:val="00D23A4A"/>
    <w:rsid w:val="00D2441D"/>
    <w:rsid w:val="00D24462"/>
    <w:rsid w:val="00D24636"/>
    <w:rsid w:val="00D247DF"/>
    <w:rsid w:val="00D25470"/>
    <w:rsid w:val="00D275F9"/>
    <w:rsid w:val="00D30112"/>
    <w:rsid w:val="00D3125B"/>
    <w:rsid w:val="00D31291"/>
    <w:rsid w:val="00D31DCD"/>
    <w:rsid w:val="00D32390"/>
    <w:rsid w:val="00D32750"/>
    <w:rsid w:val="00D32AAB"/>
    <w:rsid w:val="00D3318E"/>
    <w:rsid w:val="00D34AC8"/>
    <w:rsid w:val="00D34DB5"/>
    <w:rsid w:val="00D34DCD"/>
    <w:rsid w:val="00D3550A"/>
    <w:rsid w:val="00D35855"/>
    <w:rsid w:val="00D35C6B"/>
    <w:rsid w:val="00D36052"/>
    <w:rsid w:val="00D36149"/>
    <w:rsid w:val="00D37889"/>
    <w:rsid w:val="00D407CA"/>
    <w:rsid w:val="00D40BB1"/>
    <w:rsid w:val="00D41653"/>
    <w:rsid w:val="00D418C1"/>
    <w:rsid w:val="00D4270F"/>
    <w:rsid w:val="00D4304F"/>
    <w:rsid w:val="00D43225"/>
    <w:rsid w:val="00D43791"/>
    <w:rsid w:val="00D43953"/>
    <w:rsid w:val="00D43A1C"/>
    <w:rsid w:val="00D446FA"/>
    <w:rsid w:val="00D452F3"/>
    <w:rsid w:val="00D455D3"/>
    <w:rsid w:val="00D456AA"/>
    <w:rsid w:val="00D470E5"/>
    <w:rsid w:val="00D50BAF"/>
    <w:rsid w:val="00D52041"/>
    <w:rsid w:val="00D52D69"/>
    <w:rsid w:val="00D52F71"/>
    <w:rsid w:val="00D530BE"/>
    <w:rsid w:val="00D54101"/>
    <w:rsid w:val="00D54B07"/>
    <w:rsid w:val="00D54EDD"/>
    <w:rsid w:val="00D5584C"/>
    <w:rsid w:val="00D558B3"/>
    <w:rsid w:val="00D560A2"/>
    <w:rsid w:val="00D5623F"/>
    <w:rsid w:val="00D562D1"/>
    <w:rsid w:val="00D565D2"/>
    <w:rsid w:val="00D577F4"/>
    <w:rsid w:val="00D579C4"/>
    <w:rsid w:val="00D60079"/>
    <w:rsid w:val="00D60115"/>
    <w:rsid w:val="00D60744"/>
    <w:rsid w:val="00D615AF"/>
    <w:rsid w:val="00D6284D"/>
    <w:rsid w:val="00D63719"/>
    <w:rsid w:val="00D6482E"/>
    <w:rsid w:val="00D675AD"/>
    <w:rsid w:val="00D676A1"/>
    <w:rsid w:val="00D67DBC"/>
    <w:rsid w:val="00D67F39"/>
    <w:rsid w:val="00D70BCE"/>
    <w:rsid w:val="00D70C1E"/>
    <w:rsid w:val="00D7120B"/>
    <w:rsid w:val="00D71CB2"/>
    <w:rsid w:val="00D722C2"/>
    <w:rsid w:val="00D72F22"/>
    <w:rsid w:val="00D73434"/>
    <w:rsid w:val="00D743DF"/>
    <w:rsid w:val="00D749F4"/>
    <w:rsid w:val="00D751DF"/>
    <w:rsid w:val="00D75681"/>
    <w:rsid w:val="00D756D4"/>
    <w:rsid w:val="00D757B0"/>
    <w:rsid w:val="00D757EA"/>
    <w:rsid w:val="00D7588B"/>
    <w:rsid w:val="00D75912"/>
    <w:rsid w:val="00D75CFF"/>
    <w:rsid w:val="00D75D27"/>
    <w:rsid w:val="00D767ED"/>
    <w:rsid w:val="00D76945"/>
    <w:rsid w:val="00D76A7B"/>
    <w:rsid w:val="00D773D8"/>
    <w:rsid w:val="00D8009D"/>
    <w:rsid w:val="00D8018C"/>
    <w:rsid w:val="00D80792"/>
    <w:rsid w:val="00D810CF"/>
    <w:rsid w:val="00D81129"/>
    <w:rsid w:val="00D81484"/>
    <w:rsid w:val="00D81572"/>
    <w:rsid w:val="00D81ADF"/>
    <w:rsid w:val="00D823B3"/>
    <w:rsid w:val="00D82DFE"/>
    <w:rsid w:val="00D832A3"/>
    <w:rsid w:val="00D833BC"/>
    <w:rsid w:val="00D836FB"/>
    <w:rsid w:val="00D83840"/>
    <w:rsid w:val="00D838B9"/>
    <w:rsid w:val="00D8395D"/>
    <w:rsid w:val="00D83C9D"/>
    <w:rsid w:val="00D83F35"/>
    <w:rsid w:val="00D84095"/>
    <w:rsid w:val="00D848B2"/>
    <w:rsid w:val="00D84ECA"/>
    <w:rsid w:val="00D857A4"/>
    <w:rsid w:val="00D85BFC"/>
    <w:rsid w:val="00D85C60"/>
    <w:rsid w:val="00D85C92"/>
    <w:rsid w:val="00D85CE7"/>
    <w:rsid w:val="00D87FA0"/>
    <w:rsid w:val="00D909B9"/>
    <w:rsid w:val="00D90C3B"/>
    <w:rsid w:val="00D90DBF"/>
    <w:rsid w:val="00D90FC9"/>
    <w:rsid w:val="00D911C6"/>
    <w:rsid w:val="00D912D3"/>
    <w:rsid w:val="00D91458"/>
    <w:rsid w:val="00D926D9"/>
    <w:rsid w:val="00D937DE"/>
    <w:rsid w:val="00D93FCD"/>
    <w:rsid w:val="00D94678"/>
    <w:rsid w:val="00D953E8"/>
    <w:rsid w:val="00D965D3"/>
    <w:rsid w:val="00D97110"/>
    <w:rsid w:val="00D973C6"/>
    <w:rsid w:val="00D978DD"/>
    <w:rsid w:val="00DA0192"/>
    <w:rsid w:val="00DA02D8"/>
    <w:rsid w:val="00DA2E17"/>
    <w:rsid w:val="00DA2E79"/>
    <w:rsid w:val="00DA35B4"/>
    <w:rsid w:val="00DA3C7E"/>
    <w:rsid w:val="00DA43A0"/>
    <w:rsid w:val="00DA4933"/>
    <w:rsid w:val="00DA50AF"/>
    <w:rsid w:val="00DA584D"/>
    <w:rsid w:val="00DA6087"/>
    <w:rsid w:val="00DA60B8"/>
    <w:rsid w:val="00DA7827"/>
    <w:rsid w:val="00DA7ABA"/>
    <w:rsid w:val="00DA7DE7"/>
    <w:rsid w:val="00DB044F"/>
    <w:rsid w:val="00DB0580"/>
    <w:rsid w:val="00DB0A4C"/>
    <w:rsid w:val="00DB0CB7"/>
    <w:rsid w:val="00DB11E1"/>
    <w:rsid w:val="00DB13C4"/>
    <w:rsid w:val="00DB3ACC"/>
    <w:rsid w:val="00DB3D0D"/>
    <w:rsid w:val="00DB45EA"/>
    <w:rsid w:val="00DB47D8"/>
    <w:rsid w:val="00DB4FAB"/>
    <w:rsid w:val="00DB605D"/>
    <w:rsid w:val="00DB60E4"/>
    <w:rsid w:val="00DB7ECB"/>
    <w:rsid w:val="00DB7FCB"/>
    <w:rsid w:val="00DC0A6A"/>
    <w:rsid w:val="00DC0DDB"/>
    <w:rsid w:val="00DC13F0"/>
    <w:rsid w:val="00DC2137"/>
    <w:rsid w:val="00DC2781"/>
    <w:rsid w:val="00DC2D2F"/>
    <w:rsid w:val="00DC49E7"/>
    <w:rsid w:val="00DC586A"/>
    <w:rsid w:val="00DC5D19"/>
    <w:rsid w:val="00DC6707"/>
    <w:rsid w:val="00DC75A9"/>
    <w:rsid w:val="00DC76B9"/>
    <w:rsid w:val="00DC798A"/>
    <w:rsid w:val="00DD0ED3"/>
    <w:rsid w:val="00DD1FAE"/>
    <w:rsid w:val="00DD4018"/>
    <w:rsid w:val="00DD43EA"/>
    <w:rsid w:val="00DD456A"/>
    <w:rsid w:val="00DD4900"/>
    <w:rsid w:val="00DD4FCC"/>
    <w:rsid w:val="00DD5A53"/>
    <w:rsid w:val="00DD5CB1"/>
    <w:rsid w:val="00DD5F3F"/>
    <w:rsid w:val="00DD62DC"/>
    <w:rsid w:val="00DD637A"/>
    <w:rsid w:val="00DD6874"/>
    <w:rsid w:val="00DD6C3B"/>
    <w:rsid w:val="00DD6D2E"/>
    <w:rsid w:val="00DD6E00"/>
    <w:rsid w:val="00DD7484"/>
    <w:rsid w:val="00DD79EE"/>
    <w:rsid w:val="00DE005F"/>
    <w:rsid w:val="00DE039F"/>
    <w:rsid w:val="00DE0AF2"/>
    <w:rsid w:val="00DE19D6"/>
    <w:rsid w:val="00DE2037"/>
    <w:rsid w:val="00DE2C39"/>
    <w:rsid w:val="00DE38E1"/>
    <w:rsid w:val="00DE45F9"/>
    <w:rsid w:val="00DE490F"/>
    <w:rsid w:val="00DE5442"/>
    <w:rsid w:val="00DE5C8C"/>
    <w:rsid w:val="00DE5EFE"/>
    <w:rsid w:val="00DE6226"/>
    <w:rsid w:val="00DE7391"/>
    <w:rsid w:val="00DE7FD1"/>
    <w:rsid w:val="00DF175D"/>
    <w:rsid w:val="00DF1800"/>
    <w:rsid w:val="00DF28E3"/>
    <w:rsid w:val="00DF2D11"/>
    <w:rsid w:val="00DF2E7C"/>
    <w:rsid w:val="00DF3644"/>
    <w:rsid w:val="00DF4964"/>
    <w:rsid w:val="00DF5107"/>
    <w:rsid w:val="00DF54D8"/>
    <w:rsid w:val="00DF5967"/>
    <w:rsid w:val="00DF6253"/>
    <w:rsid w:val="00DF6D3B"/>
    <w:rsid w:val="00DF7037"/>
    <w:rsid w:val="00DF714E"/>
    <w:rsid w:val="00DF76E8"/>
    <w:rsid w:val="00DF7F98"/>
    <w:rsid w:val="00E000BE"/>
    <w:rsid w:val="00E00214"/>
    <w:rsid w:val="00E0029C"/>
    <w:rsid w:val="00E00574"/>
    <w:rsid w:val="00E00C99"/>
    <w:rsid w:val="00E00DD9"/>
    <w:rsid w:val="00E011B2"/>
    <w:rsid w:val="00E01258"/>
    <w:rsid w:val="00E01B65"/>
    <w:rsid w:val="00E03164"/>
    <w:rsid w:val="00E03208"/>
    <w:rsid w:val="00E03285"/>
    <w:rsid w:val="00E037C4"/>
    <w:rsid w:val="00E039A0"/>
    <w:rsid w:val="00E03BAC"/>
    <w:rsid w:val="00E03F52"/>
    <w:rsid w:val="00E03F5C"/>
    <w:rsid w:val="00E043E5"/>
    <w:rsid w:val="00E0457C"/>
    <w:rsid w:val="00E047B4"/>
    <w:rsid w:val="00E049F2"/>
    <w:rsid w:val="00E04F25"/>
    <w:rsid w:val="00E056B5"/>
    <w:rsid w:val="00E05C2D"/>
    <w:rsid w:val="00E05EC8"/>
    <w:rsid w:val="00E06199"/>
    <w:rsid w:val="00E0650D"/>
    <w:rsid w:val="00E06BA9"/>
    <w:rsid w:val="00E06E72"/>
    <w:rsid w:val="00E06E96"/>
    <w:rsid w:val="00E10231"/>
    <w:rsid w:val="00E10FE0"/>
    <w:rsid w:val="00E10FED"/>
    <w:rsid w:val="00E116CB"/>
    <w:rsid w:val="00E11BBB"/>
    <w:rsid w:val="00E121B6"/>
    <w:rsid w:val="00E12835"/>
    <w:rsid w:val="00E129F9"/>
    <w:rsid w:val="00E131E8"/>
    <w:rsid w:val="00E13257"/>
    <w:rsid w:val="00E133EB"/>
    <w:rsid w:val="00E13E7A"/>
    <w:rsid w:val="00E14848"/>
    <w:rsid w:val="00E14CFA"/>
    <w:rsid w:val="00E157D9"/>
    <w:rsid w:val="00E161CA"/>
    <w:rsid w:val="00E16736"/>
    <w:rsid w:val="00E16C8F"/>
    <w:rsid w:val="00E16DC7"/>
    <w:rsid w:val="00E1737B"/>
    <w:rsid w:val="00E1750C"/>
    <w:rsid w:val="00E17AED"/>
    <w:rsid w:val="00E2081A"/>
    <w:rsid w:val="00E20C86"/>
    <w:rsid w:val="00E20E45"/>
    <w:rsid w:val="00E21A9E"/>
    <w:rsid w:val="00E22A61"/>
    <w:rsid w:val="00E238FD"/>
    <w:rsid w:val="00E23F38"/>
    <w:rsid w:val="00E23FA4"/>
    <w:rsid w:val="00E251B9"/>
    <w:rsid w:val="00E252B5"/>
    <w:rsid w:val="00E260ED"/>
    <w:rsid w:val="00E2619E"/>
    <w:rsid w:val="00E26E26"/>
    <w:rsid w:val="00E271B4"/>
    <w:rsid w:val="00E271D2"/>
    <w:rsid w:val="00E271ED"/>
    <w:rsid w:val="00E2740D"/>
    <w:rsid w:val="00E2741C"/>
    <w:rsid w:val="00E27604"/>
    <w:rsid w:val="00E27DBB"/>
    <w:rsid w:val="00E301DD"/>
    <w:rsid w:val="00E308C9"/>
    <w:rsid w:val="00E30F7F"/>
    <w:rsid w:val="00E3196D"/>
    <w:rsid w:val="00E31D49"/>
    <w:rsid w:val="00E32D4E"/>
    <w:rsid w:val="00E33B7C"/>
    <w:rsid w:val="00E34101"/>
    <w:rsid w:val="00E34C8E"/>
    <w:rsid w:val="00E34EED"/>
    <w:rsid w:val="00E34F7B"/>
    <w:rsid w:val="00E35218"/>
    <w:rsid w:val="00E35717"/>
    <w:rsid w:val="00E36B03"/>
    <w:rsid w:val="00E36BB9"/>
    <w:rsid w:val="00E36EE9"/>
    <w:rsid w:val="00E37D87"/>
    <w:rsid w:val="00E405DA"/>
    <w:rsid w:val="00E406BD"/>
    <w:rsid w:val="00E4074D"/>
    <w:rsid w:val="00E40BB8"/>
    <w:rsid w:val="00E40DFA"/>
    <w:rsid w:val="00E40FF8"/>
    <w:rsid w:val="00E41360"/>
    <w:rsid w:val="00E41F84"/>
    <w:rsid w:val="00E41FC1"/>
    <w:rsid w:val="00E41FDA"/>
    <w:rsid w:val="00E42A34"/>
    <w:rsid w:val="00E436A0"/>
    <w:rsid w:val="00E438DB"/>
    <w:rsid w:val="00E43FEA"/>
    <w:rsid w:val="00E44167"/>
    <w:rsid w:val="00E45E2A"/>
    <w:rsid w:val="00E461CA"/>
    <w:rsid w:val="00E4687A"/>
    <w:rsid w:val="00E46F92"/>
    <w:rsid w:val="00E47171"/>
    <w:rsid w:val="00E47805"/>
    <w:rsid w:val="00E479B8"/>
    <w:rsid w:val="00E47CCA"/>
    <w:rsid w:val="00E47D68"/>
    <w:rsid w:val="00E501B9"/>
    <w:rsid w:val="00E5027F"/>
    <w:rsid w:val="00E50F51"/>
    <w:rsid w:val="00E51167"/>
    <w:rsid w:val="00E515B8"/>
    <w:rsid w:val="00E5163B"/>
    <w:rsid w:val="00E52060"/>
    <w:rsid w:val="00E52B69"/>
    <w:rsid w:val="00E52DDB"/>
    <w:rsid w:val="00E533D0"/>
    <w:rsid w:val="00E533F4"/>
    <w:rsid w:val="00E550A1"/>
    <w:rsid w:val="00E554CE"/>
    <w:rsid w:val="00E557EC"/>
    <w:rsid w:val="00E55CDC"/>
    <w:rsid w:val="00E55D5A"/>
    <w:rsid w:val="00E56A2C"/>
    <w:rsid w:val="00E5703B"/>
    <w:rsid w:val="00E576BB"/>
    <w:rsid w:val="00E60104"/>
    <w:rsid w:val="00E60D02"/>
    <w:rsid w:val="00E613F0"/>
    <w:rsid w:val="00E61B01"/>
    <w:rsid w:val="00E61B0E"/>
    <w:rsid w:val="00E61E49"/>
    <w:rsid w:val="00E61E97"/>
    <w:rsid w:val="00E6214E"/>
    <w:rsid w:val="00E62397"/>
    <w:rsid w:val="00E62948"/>
    <w:rsid w:val="00E62A61"/>
    <w:rsid w:val="00E62C1E"/>
    <w:rsid w:val="00E636ED"/>
    <w:rsid w:val="00E63D22"/>
    <w:rsid w:val="00E64D1B"/>
    <w:rsid w:val="00E64E4D"/>
    <w:rsid w:val="00E65864"/>
    <w:rsid w:val="00E65DEB"/>
    <w:rsid w:val="00E65E70"/>
    <w:rsid w:val="00E65E7B"/>
    <w:rsid w:val="00E66460"/>
    <w:rsid w:val="00E66677"/>
    <w:rsid w:val="00E66CCF"/>
    <w:rsid w:val="00E67A6C"/>
    <w:rsid w:val="00E67FD3"/>
    <w:rsid w:val="00E70964"/>
    <w:rsid w:val="00E713E8"/>
    <w:rsid w:val="00E721CE"/>
    <w:rsid w:val="00E72ACC"/>
    <w:rsid w:val="00E72C25"/>
    <w:rsid w:val="00E731ED"/>
    <w:rsid w:val="00E7328E"/>
    <w:rsid w:val="00E734B1"/>
    <w:rsid w:val="00E73E9E"/>
    <w:rsid w:val="00E73EDC"/>
    <w:rsid w:val="00E745C2"/>
    <w:rsid w:val="00E74722"/>
    <w:rsid w:val="00E74883"/>
    <w:rsid w:val="00E748F5"/>
    <w:rsid w:val="00E74911"/>
    <w:rsid w:val="00E74F85"/>
    <w:rsid w:val="00E74FEB"/>
    <w:rsid w:val="00E75462"/>
    <w:rsid w:val="00E75698"/>
    <w:rsid w:val="00E75E9F"/>
    <w:rsid w:val="00E765E3"/>
    <w:rsid w:val="00E767CE"/>
    <w:rsid w:val="00E777CA"/>
    <w:rsid w:val="00E77955"/>
    <w:rsid w:val="00E800F4"/>
    <w:rsid w:val="00E807D4"/>
    <w:rsid w:val="00E807F2"/>
    <w:rsid w:val="00E8086F"/>
    <w:rsid w:val="00E819DE"/>
    <w:rsid w:val="00E8211A"/>
    <w:rsid w:val="00E826DD"/>
    <w:rsid w:val="00E8357C"/>
    <w:rsid w:val="00E83BC1"/>
    <w:rsid w:val="00E83E0A"/>
    <w:rsid w:val="00E8461D"/>
    <w:rsid w:val="00E84C40"/>
    <w:rsid w:val="00E86ED8"/>
    <w:rsid w:val="00E8759F"/>
    <w:rsid w:val="00E876ED"/>
    <w:rsid w:val="00E8789C"/>
    <w:rsid w:val="00E87C27"/>
    <w:rsid w:val="00E87FB7"/>
    <w:rsid w:val="00E902AE"/>
    <w:rsid w:val="00E90C1B"/>
    <w:rsid w:val="00E92D0E"/>
    <w:rsid w:val="00E931C7"/>
    <w:rsid w:val="00E933CF"/>
    <w:rsid w:val="00E9342D"/>
    <w:rsid w:val="00E939E0"/>
    <w:rsid w:val="00E946EE"/>
    <w:rsid w:val="00E948DD"/>
    <w:rsid w:val="00E94911"/>
    <w:rsid w:val="00E95080"/>
    <w:rsid w:val="00E95A06"/>
    <w:rsid w:val="00E95E83"/>
    <w:rsid w:val="00EA0243"/>
    <w:rsid w:val="00EA09BA"/>
    <w:rsid w:val="00EA0C5B"/>
    <w:rsid w:val="00EA0F2D"/>
    <w:rsid w:val="00EA1027"/>
    <w:rsid w:val="00EA16E9"/>
    <w:rsid w:val="00EA1A87"/>
    <w:rsid w:val="00EA1D31"/>
    <w:rsid w:val="00EA3916"/>
    <w:rsid w:val="00EA3A42"/>
    <w:rsid w:val="00EA4B0E"/>
    <w:rsid w:val="00EA56B1"/>
    <w:rsid w:val="00EA5C39"/>
    <w:rsid w:val="00EA5DA0"/>
    <w:rsid w:val="00EA5E45"/>
    <w:rsid w:val="00EA6A7D"/>
    <w:rsid w:val="00EA6CD6"/>
    <w:rsid w:val="00EA6E44"/>
    <w:rsid w:val="00EA7370"/>
    <w:rsid w:val="00EA7DC3"/>
    <w:rsid w:val="00EB00A4"/>
    <w:rsid w:val="00EB08CC"/>
    <w:rsid w:val="00EB0925"/>
    <w:rsid w:val="00EB1614"/>
    <w:rsid w:val="00EB16BF"/>
    <w:rsid w:val="00EB1AC2"/>
    <w:rsid w:val="00EB1ECB"/>
    <w:rsid w:val="00EB3115"/>
    <w:rsid w:val="00EB38F3"/>
    <w:rsid w:val="00EB404F"/>
    <w:rsid w:val="00EB52A0"/>
    <w:rsid w:val="00EB52B0"/>
    <w:rsid w:val="00EB52C8"/>
    <w:rsid w:val="00EB556C"/>
    <w:rsid w:val="00EB5D92"/>
    <w:rsid w:val="00EB61C3"/>
    <w:rsid w:val="00EB6635"/>
    <w:rsid w:val="00EB6912"/>
    <w:rsid w:val="00EB6FA7"/>
    <w:rsid w:val="00EB72BF"/>
    <w:rsid w:val="00EB7708"/>
    <w:rsid w:val="00EB7DC1"/>
    <w:rsid w:val="00EC0522"/>
    <w:rsid w:val="00EC0AE1"/>
    <w:rsid w:val="00EC0CBE"/>
    <w:rsid w:val="00EC1F33"/>
    <w:rsid w:val="00EC235A"/>
    <w:rsid w:val="00EC33ED"/>
    <w:rsid w:val="00EC3B44"/>
    <w:rsid w:val="00EC423A"/>
    <w:rsid w:val="00EC448C"/>
    <w:rsid w:val="00EC60A4"/>
    <w:rsid w:val="00EC6912"/>
    <w:rsid w:val="00ED0023"/>
    <w:rsid w:val="00ED09EB"/>
    <w:rsid w:val="00ED0CE0"/>
    <w:rsid w:val="00ED0ECD"/>
    <w:rsid w:val="00ED11DA"/>
    <w:rsid w:val="00ED1B62"/>
    <w:rsid w:val="00ED1C95"/>
    <w:rsid w:val="00ED2750"/>
    <w:rsid w:val="00ED2844"/>
    <w:rsid w:val="00ED28E7"/>
    <w:rsid w:val="00ED2DA3"/>
    <w:rsid w:val="00ED34A2"/>
    <w:rsid w:val="00ED4337"/>
    <w:rsid w:val="00ED4EFD"/>
    <w:rsid w:val="00ED5375"/>
    <w:rsid w:val="00ED63D2"/>
    <w:rsid w:val="00ED63FA"/>
    <w:rsid w:val="00ED7AEA"/>
    <w:rsid w:val="00ED7B15"/>
    <w:rsid w:val="00EE0442"/>
    <w:rsid w:val="00EE0454"/>
    <w:rsid w:val="00EE04F1"/>
    <w:rsid w:val="00EE065E"/>
    <w:rsid w:val="00EE122E"/>
    <w:rsid w:val="00EE19DD"/>
    <w:rsid w:val="00EE2061"/>
    <w:rsid w:val="00EE2341"/>
    <w:rsid w:val="00EE2525"/>
    <w:rsid w:val="00EE339D"/>
    <w:rsid w:val="00EE3520"/>
    <w:rsid w:val="00EE35C8"/>
    <w:rsid w:val="00EE4675"/>
    <w:rsid w:val="00EE4EA5"/>
    <w:rsid w:val="00EE5606"/>
    <w:rsid w:val="00EE5705"/>
    <w:rsid w:val="00EE62C6"/>
    <w:rsid w:val="00EE6544"/>
    <w:rsid w:val="00EF017F"/>
    <w:rsid w:val="00EF05FD"/>
    <w:rsid w:val="00EF0CA0"/>
    <w:rsid w:val="00EF0CF1"/>
    <w:rsid w:val="00EF190E"/>
    <w:rsid w:val="00EF1D55"/>
    <w:rsid w:val="00EF3680"/>
    <w:rsid w:val="00EF468A"/>
    <w:rsid w:val="00EF4A62"/>
    <w:rsid w:val="00EF4E04"/>
    <w:rsid w:val="00EF51D4"/>
    <w:rsid w:val="00EF527B"/>
    <w:rsid w:val="00EF6241"/>
    <w:rsid w:val="00EF675E"/>
    <w:rsid w:val="00EF68D0"/>
    <w:rsid w:val="00EF7784"/>
    <w:rsid w:val="00EF7C02"/>
    <w:rsid w:val="00EF7DB7"/>
    <w:rsid w:val="00F00037"/>
    <w:rsid w:val="00F0139F"/>
    <w:rsid w:val="00F01BC3"/>
    <w:rsid w:val="00F022D7"/>
    <w:rsid w:val="00F027B7"/>
    <w:rsid w:val="00F03CB4"/>
    <w:rsid w:val="00F0436A"/>
    <w:rsid w:val="00F045F5"/>
    <w:rsid w:val="00F07019"/>
    <w:rsid w:val="00F070D7"/>
    <w:rsid w:val="00F073FE"/>
    <w:rsid w:val="00F0783A"/>
    <w:rsid w:val="00F07EA0"/>
    <w:rsid w:val="00F109A9"/>
    <w:rsid w:val="00F10EDD"/>
    <w:rsid w:val="00F119A6"/>
    <w:rsid w:val="00F129AE"/>
    <w:rsid w:val="00F13462"/>
    <w:rsid w:val="00F13E3F"/>
    <w:rsid w:val="00F14A13"/>
    <w:rsid w:val="00F14BED"/>
    <w:rsid w:val="00F157D7"/>
    <w:rsid w:val="00F15E53"/>
    <w:rsid w:val="00F165DA"/>
    <w:rsid w:val="00F167C6"/>
    <w:rsid w:val="00F16972"/>
    <w:rsid w:val="00F16A3F"/>
    <w:rsid w:val="00F16F91"/>
    <w:rsid w:val="00F1709A"/>
    <w:rsid w:val="00F170F1"/>
    <w:rsid w:val="00F175D6"/>
    <w:rsid w:val="00F17899"/>
    <w:rsid w:val="00F2181C"/>
    <w:rsid w:val="00F21CD9"/>
    <w:rsid w:val="00F237B6"/>
    <w:rsid w:val="00F2401A"/>
    <w:rsid w:val="00F24DC3"/>
    <w:rsid w:val="00F25E66"/>
    <w:rsid w:val="00F26D8E"/>
    <w:rsid w:val="00F27262"/>
    <w:rsid w:val="00F27420"/>
    <w:rsid w:val="00F30A30"/>
    <w:rsid w:val="00F31F23"/>
    <w:rsid w:val="00F32519"/>
    <w:rsid w:val="00F3259F"/>
    <w:rsid w:val="00F33221"/>
    <w:rsid w:val="00F338A5"/>
    <w:rsid w:val="00F340E9"/>
    <w:rsid w:val="00F3429D"/>
    <w:rsid w:val="00F34505"/>
    <w:rsid w:val="00F3452E"/>
    <w:rsid w:val="00F355FE"/>
    <w:rsid w:val="00F360B2"/>
    <w:rsid w:val="00F3684D"/>
    <w:rsid w:val="00F36892"/>
    <w:rsid w:val="00F36A52"/>
    <w:rsid w:val="00F36D00"/>
    <w:rsid w:val="00F37843"/>
    <w:rsid w:val="00F37EA8"/>
    <w:rsid w:val="00F402DE"/>
    <w:rsid w:val="00F410DB"/>
    <w:rsid w:val="00F41173"/>
    <w:rsid w:val="00F4162B"/>
    <w:rsid w:val="00F4226E"/>
    <w:rsid w:val="00F42A75"/>
    <w:rsid w:val="00F42B9D"/>
    <w:rsid w:val="00F42F34"/>
    <w:rsid w:val="00F436BD"/>
    <w:rsid w:val="00F43927"/>
    <w:rsid w:val="00F43DD8"/>
    <w:rsid w:val="00F43EF6"/>
    <w:rsid w:val="00F44540"/>
    <w:rsid w:val="00F44DDA"/>
    <w:rsid w:val="00F46037"/>
    <w:rsid w:val="00F46232"/>
    <w:rsid w:val="00F46AA4"/>
    <w:rsid w:val="00F46B6C"/>
    <w:rsid w:val="00F46D16"/>
    <w:rsid w:val="00F470C3"/>
    <w:rsid w:val="00F47B0D"/>
    <w:rsid w:val="00F51D3D"/>
    <w:rsid w:val="00F5215B"/>
    <w:rsid w:val="00F529D3"/>
    <w:rsid w:val="00F52AC9"/>
    <w:rsid w:val="00F53288"/>
    <w:rsid w:val="00F53738"/>
    <w:rsid w:val="00F541A2"/>
    <w:rsid w:val="00F543E5"/>
    <w:rsid w:val="00F54A6A"/>
    <w:rsid w:val="00F54DBF"/>
    <w:rsid w:val="00F54F09"/>
    <w:rsid w:val="00F55910"/>
    <w:rsid w:val="00F56164"/>
    <w:rsid w:val="00F564FB"/>
    <w:rsid w:val="00F56C56"/>
    <w:rsid w:val="00F56DAA"/>
    <w:rsid w:val="00F56DAC"/>
    <w:rsid w:val="00F578A1"/>
    <w:rsid w:val="00F605C5"/>
    <w:rsid w:val="00F606E2"/>
    <w:rsid w:val="00F61A46"/>
    <w:rsid w:val="00F62098"/>
    <w:rsid w:val="00F62D0F"/>
    <w:rsid w:val="00F636A0"/>
    <w:rsid w:val="00F6436D"/>
    <w:rsid w:val="00F64D73"/>
    <w:rsid w:val="00F656C4"/>
    <w:rsid w:val="00F65C7C"/>
    <w:rsid w:val="00F66B68"/>
    <w:rsid w:val="00F66BC2"/>
    <w:rsid w:val="00F6718E"/>
    <w:rsid w:val="00F674C4"/>
    <w:rsid w:val="00F7071B"/>
    <w:rsid w:val="00F70CF1"/>
    <w:rsid w:val="00F717AA"/>
    <w:rsid w:val="00F717C6"/>
    <w:rsid w:val="00F71C4E"/>
    <w:rsid w:val="00F72020"/>
    <w:rsid w:val="00F724B0"/>
    <w:rsid w:val="00F72A1E"/>
    <w:rsid w:val="00F72D3F"/>
    <w:rsid w:val="00F73262"/>
    <w:rsid w:val="00F73286"/>
    <w:rsid w:val="00F73A04"/>
    <w:rsid w:val="00F74F4A"/>
    <w:rsid w:val="00F75276"/>
    <w:rsid w:val="00F75649"/>
    <w:rsid w:val="00F76094"/>
    <w:rsid w:val="00F77DD4"/>
    <w:rsid w:val="00F80289"/>
    <w:rsid w:val="00F805E8"/>
    <w:rsid w:val="00F808E5"/>
    <w:rsid w:val="00F82211"/>
    <w:rsid w:val="00F826FC"/>
    <w:rsid w:val="00F837D6"/>
    <w:rsid w:val="00F839FF"/>
    <w:rsid w:val="00F83AEE"/>
    <w:rsid w:val="00F83C01"/>
    <w:rsid w:val="00F84031"/>
    <w:rsid w:val="00F8489C"/>
    <w:rsid w:val="00F84A51"/>
    <w:rsid w:val="00F84CDD"/>
    <w:rsid w:val="00F84F3B"/>
    <w:rsid w:val="00F8541A"/>
    <w:rsid w:val="00F8610F"/>
    <w:rsid w:val="00F8638D"/>
    <w:rsid w:val="00F8650B"/>
    <w:rsid w:val="00F86FC8"/>
    <w:rsid w:val="00F871FB"/>
    <w:rsid w:val="00F874F6"/>
    <w:rsid w:val="00F8797F"/>
    <w:rsid w:val="00F91796"/>
    <w:rsid w:val="00F92D54"/>
    <w:rsid w:val="00F93AD9"/>
    <w:rsid w:val="00F93BE8"/>
    <w:rsid w:val="00F954F5"/>
    <w:rsid w:val="00F95586"/>
    <w:rsid w:val="00F959CB"/>
    <w:rsid w:val="00F95BAA"/>
    <w:rsid w:val="00F9626F"/>
    <w:rsid w:val="00F970EA"/>
    <w:rsid w:val="00F97288"/>
    <w:rsid w:val="00F975CF"/>
    <w:rsid w:val="00F97878"/>
    <w:rsid w:val="00F97BA2"/>
    <w:rsid w:val="00F97E6C"/>
    <w:rsid w:val="00FA0076"/>
    <w:rsid w:val="00FA0ADF"/>
    <w:rsid w:val="00FA0E9C"/>
    <w:rsid w:val="00FA26FB"/>
    <w:rsid w:val="00FA34A1"/>
    <w:rsid w:val="00FA38C5"/>
    <w:rsid w:val="00FA44D4"/>
    <w:rsid w:val="00FA45CF"/>
    <w:rsid w:val="00FA4879"/>
    <w:rsid w:val="00FA559F"/>
    <w:rsid w:val="00FA58EA"/>
    <w:rsid w:val="00FA59A9"/>
    <w:rsid w:val="00FA5CE7"/>
    <w:rsid w:val="00FA5D96"/>
    <w:rsid w:val="00FA62BD"/>
    <w:rsid w:val="00FA6FC1"/>
    <w:rsid w:val="00FA7DE6"/>
    <w:rsid w:val="00FB0074"/>
    <w:rsid w:val="00FB052F"/>
    <w:rsid w:val="00FB111D"/>
    <w:rsid w:val="00FB16DD"/>
    <w:rsid w:val="00FB1B3E"/>
    <w:rsid w:val="00FB1E80"/>
    <w:rsid w:val="00FB3137"/>
    <w:rsid w:val="00FB3BE6"/>
    <w:rsid w:val="00FB50D6"/>
    <w:rsid w:val="00FB50EE"/>
    <w:rsid w:val="00FB5666"/>
    <w:rsid w:val="00FB6CAC"/>
    <w:rsid w:val="00FB6FD3"/>
    <w:rsid w:val="00FB777D"/>
    <w:rsid w:val="00FB7D66"/>
    <w:rsid w:val="00FB7D69"/>
    <w:rsid w:val="00FC0138"/>
    <w:rsid w:val="00FC079F"/>
    <w:rsid w:val="00FC0E52"/>
    <w:rsid w:val="00FC28D2"/>
    <w:rsid w:val="00FC2A51"/>
    <w:rsid w:val="00FC36F7"/>
    <w:rsid w:val="00FC3B79"/>
    <w:rsid w:val="00FC4461"/>
    <w:rsid w:val="00FC4EB7"/>
    <w:rsid w:val="00FC5D26"/>
    <w:rsid w:val="00FC631D"/>
    <w:rsid w:val="00FC6418"/>
    <w:rsid w:val="00FC6747"/>
    <w:rsid w:val="00FC7AC2"/>
    <w:rsid w:val="00FD005D"/>
    <w:rsid w:val="00FD0EBD"/>
    <w:rsid w:val="00FD1755"/>
    <w:rsid w:val="00FD1840"/>
    <w:rsid w:val="00FD1CB0"/>
    <w:rsid w:val="00FD1DC4"/>
    <w:rsid w:val="00FD3AE4"/>
    <w:rsid w:val="00FD3C2C"/>
    <w:rsid w:val="00FD3D74"/>
    <w:rsid w:val="00FD407F"/>
    <w:rsid w:val="00FD410A"/>
    <w:rsid w:val="00FD45EE"/>
    <w:rsid w:val="00FD55CA"/>
    <w:rsid w:val="00FD5794"/>
    <w:rsid w:val="00FD5B46"/>
    <w:rsid w:val="00FD6208"/>
    <w:rsid w:val="00FD6282"/>
    <w:rsid w:val="00FD76F9"/>
    <w:rsid w:val="00FE020E"/>
    <w:rsid w:val="00FE0F59"/>
    <w:rsid w:val="00FE1199"/>
    <w:rsid w:val="00FE149B"/>
    <w:rsid w:val="00FE15DD"/>
    <w:rsid w:val="00FE16E6"/>
    <w:rsid w:val="00FE1988"/>
    <w:rsid w:val="00FE1D21"/>
    <w:rsid w:val="00FE221D"/>
    <w:rsid w:val="00FE232F"/>
    <w:rsid w:val="00FE2E75"/>
    <w:rsid w:val="00FE33D7"/>
    <w:rsid w:val="00FE36E3"/>
    <w:rsid w:val="00FE47C6"/>
    <w:rsid w:val="00FE48AE"/>
    <w:rsid w:val="00FE530D"/>
    <w:rsid w:val="00FE55A3"/>
    <w:rsid w:val="00FE58A0"/>
    <w:rsid w:val="00FE5D45"/>
    <w:rsid w:val="00FE6A72"/>
    <w:rsid w:val="00FE6D12"/>
    <w:rsid w:val="00FE711F"/>
    <w:rsid w:val="00FE7B5D"/>
    <w:rsid w:val="00FF07A0"/>
    <w:rsid w:val="00FF0E44"/>
    <w:rsid w:val="00FF13FE"/>
    <w:rsid w:val="00FF1CA7"/>
    <w:rsid w:val="00FF2ECE"/>
    <w:rsid w:val="00FF3136"/>
    <w:rsid w:val="00FF33F3"/>
    <w:rsid w:val="00FF46EA"/>
    <w:rsid w:val="00FF4A1D"/>
    <w:rsid w:val="00FF5CB9"/>
    <w:rsid w:val="00FF7D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1CBFFB3"/>
  <w15:chartTrackingRefBased/>
  <w15:docId w15:val="{FEEB7AFE-8870-4F5F-A9C0-394270DF72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25CE"/>
    <w:pPr>
      <w:spacing w:after="200" w:line="276" w:lineRule="auto"/>
    </w:pPr>
    <w:rPr>
      <w:rFonts w:cs="Times New Roman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A67607"/>
    <w:pPr>
      <w:keepNext/>
      <w:keepLines/>
      <w:spacing w:before="240" w:after="0"/>
      <w:outlineLvl w:val="0"/>
    </w:pPr>
    <w:rPr>
      <w:rFonts w:ascii="Calibri Light" w:eastAsia="DengXian Light" w:hAnsi="Calibri Light"/>
      <w:color w:val="2F5496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67607"/>
    <w:pPr>
      <w:keepNext/>
      <w:keepLines/>
      <w:spacing w:before="40" w:after="0"/>
      <w:outlineLvl w:val="1"/>
    </w:pPr>
    <w:rPr>
      <w:rFonts w:ascii="Calibri Light" w:eastAsia="DengXian Light" w:hAnsi="Calibri Light"/>
      <w:color w:val="2F5496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67607"/>
    <w:pPr>
      <w:keepNext/>
      <w:keepLines/>
      <w:spacing w:before="40" w:after="0"/>
      <w:outlineLvl w:val="2"/>
    </w:pPr>
    <w:rPr>
      <w:rFonts w:ascii="Calibri Light" w:eastAsia="DengXian Light" w:hAnsi="Calibri Light"/>
      <w:color w:val="1F3763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67607"/>
    <w:pPr>
      <w:keepNext/>
      <w:keepLines/>
      <w:spacing w:before="40" w:after="0"/>
      <w:outlineLvl w:val="3"/>
    </w:pPr>
    <w:rPr>
      <w:rFonts w:ascii="Calibri Light" w:eastAsia="DengXian Light" w:hAnsi="Calibri Light"/>
      <w:i/>
      <w:iCs/>
      <w:color w:val="2F549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67607"/>
    <w:pPr>
      <w:keepNext/>
      <w:keepLines/>
      <w:spacing w:before="40" w:after="0"/>
      <w:outlineLvl w:val="4"/>
    </w:pPr>
    <w:rPr>
      <w:rFonts w:ascii="Calibri Light" w:eastAsia="DengXian Light" w:hAnsi="Calibri Light"/>
      <w:color w:val="2F549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67607"/>
    <w:pPr>
      <w:keepNext/>
      <w:keepLines/>
      <w:spacing w:before="40" w:after="0"/>
      <w:outlineLvl w:val="5"/>
    </w:pPr>
    <w:rPr>
      <w:rFonts w:ascii="Calibri Light" w:eastAsia="DengXian Light" w:hAnsi="Calibri Light"/>
      <w:color w:val="1F3763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67607"/>
    <w:pPr>
      <w:keepNext/>
      <w:keepLines/>
      <w:spacing w:before="40" w:after="0"/>
      <w:outlineLvl w:val="6"/>
    </w:pPr>
    <w:rPr>
      <w:rFonts w:ascii="Calibri Light" w:eastAsia="DengXian Light" w:hAnsi="Calibri Light"/>
      <w:i/>
      <w:iCs/>
      <w:color w:val="1F3763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67607"/>
    <w:pPr>
      <w:keepNext/>
      <w:keepLines/>
      <w:spacing w:before="40" w:after="0"/>
      <w:outlineLvl w:val="7"/>
    </w:pPr>
    <w:rPr>
      <w:rFonts w:ascii="Calibri Light" w:eastAsia="DengXian Light" w:hAnsi="Calibri Light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67607"/>
    <w:pPr>
      <w:keepNext/>
      <w:keepLines/>
      <w:spacing w:before="40" w:after="0"/>
      <w:outlineLvl w:val="8"/>
    </w:pPr>
    <w:rPr>
      <w:rFonts w:ascii="Calibri Light" w:eastAsia="DengXian Light" w:hAnsi="Calibri Light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4B5B42"/>
    <w:pPr>
      <w:spacing w:before="120" w:after="0" w:line="240" w:lineRule="auto"/>
      <w:ind w:firstLine="720"/>
    </w:pPr>
    <w:rPr>
      <w:rFonts w:ascii="Times New Roman" w:eastAsia="Times New Roman" w:hAnsi="Times New Roman"/>
      <w:sz w:val="24"/>
      <w:szCs w:val="24"/>
    </w:rPr>
  </w:style>
  <w:style w:type="character" w:styleId="Hyperlink">
    <w:name w:val="Hyperlink"/>
    <w:uiPriority w:val="99"/>
    <w:unhideWhenUsed/>
    <w:rsid w:val="00E301DD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E301DD"/>
    <w:rPr>
      <w:color w:val="605E5C"/>
      <w:shd w:val="clear" w:color="auto" w:fill="E1DFDD"/>
    </w:rPr>
  </w:style>
  <w:style w:type="character" w:styleId="Emphasis">
    <w:name w:val="Emphasis"/>
    <w:uiPriority w:val="20"/>
    <w:qFormat/>
    <w:rsid w:val="00D17CC0"/>
    <w:rPr>
      <w:i/>
      <w:iCs/>
    </w:rPr>
  </w:style>
  <w:style w:type="character" w:customStyle="1" w:styleId="Heading1Char">
    <w:name w:val="Heading 1 Char"/>
    <w:link w:val="Heading1"/>
    <w:uiPriority w:val="9"/>
    <w:rsid w:val="00A67607"/>
    <w:rPr>
      <w:rFonts w:ascii="Calibri Light" w:eastAsia="DengXian Light" w:hAnsi="Calibri Light" w:cs="Times New Roman"/>
      <w:color w:val="2F5496"/>
      <w:sz w:val="32"/>
      <w:szCs w:val="32"/>
    </w:rPr>
  </w:style>
  <w:style w:type="character" w:customStyle="1" w:styleId="Heading2Char">
    <w:name w:val="Heading 2 Char"/>
    <w:link w:val="Heading2"/>
    <w:uiPriority w:val="9"/>
    <w:semiHidden/>
    <w:rsid w:val="00A67607"/>
    <w:rPr>
      <w:rFonts w:ascii="Calibri Light" w:eastAsia="DengXian Light" w:hAnsi="Calibri Light" w:cs="Times New Roman"/>
      <w:color w:val="2F5496"/>
      <w:sz w:val="26"/>
      <w:szCs w:val="26"/>
    </w:rPr>
  </w:style>
  <w:style w:type="character" w:customStyle="1" w:styleId="Heading3Char">
    <w:name w:val="Heading 3 Char"/>
    <w:link w:val="Heading3"/>
    <w:uiPriority w:val="9"/>
    <w:semiHidden/>
    <w:rsid w:val="00A67607"/>
    <w:rPr>
      <w:rFonts w:ascii="Calibri Light" w:eastAsia="DengXian Light" w:hAnsi="Calibri Light" w:cs="Times New Roman"/>
      <w:color w:val="1F3763"/>
      <w:sz w:val="24"/>
      <w:szCs w:val="24"/>
    </w:rPr>
  </w:style>
  <w:style w:type="character" w:customStyle="1" w:styleId="Heading4Char">
    <w:name w:val="Heading 4 Char"/>
    <w:link w:val="Heading4"/>
    <w:uiPriority w:val="9"/>
    <w:semiHidden/>
    <w:rsid w:val="00A67607"/>
    <w:rPr>
      <w:rFonts w:ascii="Calibri Light" w:eastAsia="DengXian Light" w:hAnsi="Calibri Light" w:cs="Times New Roman"/>
      <w:i/>
      <w:iCs/>
      <w:color w:val="2F5496"/>
    </w:rPr>
  </w:style>
  <w:style w:type="character" w:customStyle="1" w:styleId="Heading5Char">
    <w:name w:val="Heading 5 Char"/>
    <w:link w:val="Heading5"/>
    <w:uiPriority w:val="9"/>
    <w:semiHidden/>
    <w:rsid w:val="00A67607"/>
    <w:rPr>
      <w:rFonts w:ascii="Calibri Light" w:eastAsia="DengXian Light" w:hAnsi="Calibri Light" w:cs="Times New Roman"/>
      <w:color w:val="2F5496"/>
    </w:rPr>
  </w:style>
  <w:style w:type="character" w:customStyle="1" w:styleId="Heading6Char">
    <w:name w:val="Heading 6 Char"/>
    <w:link w:val="Heading6"/>
    <w:uiPriority w:val="9"/>
    <w:semiHidden/>
    <w:rsid w:val="00A67607"/>
    <w:rPr>
      <w:rFonts w:ascii="Calibri Light" w:eastAsia="DengXian Light" w:hAnsi="Calibri Light" w:cs="Times New Roman"/>
      <w:color w:val="1F3763"/>
    </w:rPr>
  </w:style>
  <w:style w:type="character" w:customStyle="1" w:styleId="Heading7Char">
    <w:name w:val="Heading 7 Char"/>
    <w:link w:val="Heading7"/>
    <w:uiPriority w:val="9"/>
    <w:semiHidden/>
    <w:rsid w:val="00A67607"/>
    <w:rPr>
      <w:rFonts w:ascii="Calibri Light" w:eastAsia="DengXian Light" w:hAnsi="Calibri Light" w:cs="Times New Roman"/>
      <w:i/>
      <w:iCs/>
      <w:color w:val="1F3763"/>
    </w:rPr>
  </w:style>
  <w:style w:type="character" w:customStyle="1" w:styleId="Heading8Char">
    <w:name w:val="Heading 8 Char"/>
    <w:link w:val="Heading8"/>
    <w:uiPriority w:val="9"/>
    <w:semiHidden/>
    <w:rsid w:val="00A67607"/>
    <w:rPr>
      <w:rFonts w:ascii="Calibri Light" w:eastAsia="DengXian Light" w:hAnsi="Calibri Light" w:cs="Times New Roman"/>
      <w:color w:val="272727"/>
      <w:sz w:val="21"/>
      <w:szCs w:val="21"/>
    </w:rPr>
  </w:style>
  <w:style w:type="character" w:customStyle="1" w:styleId="Heading9Char">
    <w:name w:val="Heading 9 Char"/>
    <w:link w:val="Heading9"/>
    <w:uiPriority w:val="9"/>
    <w:semiHidden/>
    <w:rsid w:val="00A67607"/>
    <w:rPr>
      <w:rFonts w:ascii="Calibri Light" w:eastAsia="DengXian Light" w:hAnsi="Calibri Light" w:cs="Times New Roman"/>
      <w:i/>
      <w:iCs/>
      <w:color w:val="272727"/>
      <w:sz w:val="21"/>
      <w:szCs w:val="21"/>
    </w:rPr>
  </w:style>
  <w:style w:type="paragraph" w:styleId="NormalWeb">
    <w:name w:val="Normal (Web)"/>
    <w:basedOn w:val="Normal"/>
    <w:uiPriority w:val="99"/>
    <w:unhideWhenUsed/>
    <w:rsid w:val="00A6760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A67607"/>
  </w:style>
  <w:style w:type="paragraph" w:styleId="BalloonText">
    <w:name w:val="Balloon Text"/>
    <w:basedOn w:val="Normal"/>
    <w:link w:val="BalloonTextChar"/>
    <w:uiPriority w:val="99"/>
    <w:semiHidden/>
    <w:unhideWhenUsed/>
    <w:rsid w:val="00A6760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A67607"/>
    <w:rPr>
      <w:rFonts w:ascii="Segoe UI" w:eastAsia="Calibr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A676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semiHidden/>
    <w:unhideWhenUsed/>
    <w:rsid w:val="00A676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6760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A67607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7607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A67607"/>
    <w:rPr>
      <w:rFonts w:ascii="Calibri" w:eastAsia="Calibri" w:hAnsi="Calibri" w:cs="Times New Roman"/>
      <w:b/>
      <w:bCs/>
      <w:sz w:val="20"/>
      <w:szCs w:val="20"/>
    </w:rPr>
  </w:style>
  <w:style w:type="paragraph" w:customStyle="1" w:styleId="Default">
    <w:name w:val="Default"/>
    <w:rsid w:val="00A67607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A676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rsid w:val="00A67607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A676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rsid w:val="00A67607"/>
    <w:rPr>
      <w:rFonts w:ascii="Calibri" w:eastAsia="Calibri" w:hAnsi="Calibri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A67607"/>
  </w:style>
  <w:style w:type="paragraph" w:styleId="ListParagraph">
    <w:name w:val="List Paragraph"/>
    <w:basedOn w:val="Normal"/>
    <w:uiPriority w:val="34"/>
    <w:qFormat/>
    <w:rsid w:val="00A67607"/>
    <w:pPr>
      <w:ind w:left="720"/>
      <w:contextualSpacing/>
    </w:pPr>
  </w:style>
  <w:style w:type="paragraph" w:styleId="Revision">
    <w:name w:val="Revision"/>
    <w:hidden/>
    <w:uiPriority w:val="99"/>
    <w:semiHidden/>
    <w:rsid w:val="00A67607"/>
    <w:rPr>
      <w:rFonts w:cs="Times New Roman"/>
      <w:sz w:val="22"/>
      <w:szCs w:val="22"/>
    </w:rPr>
  </w:style>
  <w:style w:type="paragraph" w:styleId="Bibliography">
    <w:name w:val="Bibliography"/>
    <w:basedOn w:val="Normal"/>
    <w:next w:val="Normal"/>
    <w:uiPriority w:val="37"/>
    <w:semiHidden/>
    <w:unhideWhenUsed/>
    <w:rsid w:val="00A67607"/>
  </w:style>
  <w:style w:type="paragraph" w:styleId="BlockText">
    <w:name w:val="Block Text"/>
    <w:basedOn w:val="Normal"/>
    <w:uiPriority w:val="99"/>
    <w:semiHidden/>
    <w:unhideWhenUsed/>
    <w:rsid w:val="00A67607"/>
    <w:pPr>
      <w:pBdr>
        <w:top w:val="single" w:sz="2" w:space="10" w:color="4472C4"/>
        <w:left w:val="single" w:sz="2" w:space="10" w:color="4472C4"/>
        <w:bottom w:val="single" w:sz="2" w:space="10" w:color="4472C4"/>
        <w:right w:val="single" w:sz="2" w:space="10" w:color="4472C4"/>
      </w:pBdr>
      <w:ind w:left="1152" w:right="1152"/>
    </w:pPr>
    <w:rPr>
      <w:rFonts w:eastAsia="DengXian" w:cs="Arial"/>
      <w:i/>
      <w:iCs/>
      <w:color w:val="4472C4"/>
    </w:rPr>
  </w:style>
  <w:style w:type="paragraph" w:styleId="BodyText">
    <w:name w:val="Body Text"/>
    <w:basedOn w:val="Normal"/>
    <w:link w:val="BodyTextChar"/>
    <w:uiPriority w:val="99"/>
    <w:semiHidden/>
    <w:unhideWhenUsed/>
    <w:rsid w:val="00A67607"/>
    <w:pPr>
      <w:spacing w:after="120"/>
    </w:pPr>
  </w:style>
  <w:style w:type="character" w:customStyle="1" w:styleId="BodyTextChar">
    <w:name w:val="Body Text Char"/>
    <w:link w:val="BodyText"/>
    <w:uiPriority w:val="99"/>
    <w:semiHidden/>
    <w:rsid w:val="00A67607"/>
    <w:rPr>
      <w:rFonts w:ascii="Calibri" w:eastAsia="Calibri" w:hAnsi="Calibri" w:cs="Times New Roman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67607"/>
    <w:pPr>
      <w:spacing w:after="120" w:line="480" w:lineRule="auto"/>
    </w:pPr>
  </w:style>
  <w:style w:type="character" w:customStyle="1" w:styleId="BodyText2Char">
    <w:name w:val="Body Text 2 Char"/>
    <w:link w:val="BodyText2"/>
    <w:uiPriority w:val="99"/>
    <w:semiHidden/>
    <w:rsid w:val="00A67607"/>
    <w:rPr>
      <w:rFonts w:ascii="Calibri" w:eastAsia="Calibri" w:hAnsi="Calibri" w:cs="Times New Roman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A67607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uiPriority w:val="99"/>
    <w:semiHidden/>
    <w:rsid w:val="00A67607"/>
    <w:rPr>
      <w:rFonts w:ascii="Calibri" w:eastAsia="Calibri" w:hAnsi="Calibri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A67607"/>
    <w:pPr>
      <w:spacing w:after="200"/>
      <w:ind w:firstLine="360"/>
    </w:pPr>
  </w:style>
  <w:style w:type="character" w:customStyle="1" w:styleId="BodyTextFirstIndentChar">
    <w:name w:val="Body Text First Indent Char"/>
    <w:link w:val="BodyTextFirstIndent"/>
    <w:uiPriority w:val="99"/>
    <w:semiHidden/>
    <w:rsid w:val="00A67607"/>
    <w:rPr>
      <w:rFonts w:ascii="Calibri" w:eastAsia="Calibri" w:hAnsi="Calibri" w:cs="Times New Roman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A67607"/>
    <w:pPr>
      <w:spacing w:after="120"/>
      <w:ind w:left="360"/>
    </w:pPr>
  </w:style>
  <w:style w:type="character" w:customStyle="1" w:styleId="BodyTextIndentChar">
    <w:name w:val="Body Text Indent Char"/>
    <w:link w:val="BodyTextIndent"/>
    <w:uiPriority w:val="99"/>
    <w:semiHidden/>
    <w:rsid w:val="00A67607"/>
    <w:rPr>
      <w:rFonts w:ascii="Calibri" w:eastAsia="Calibri" w:hAnsi="Calibri" w:cs="Times New Roman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A67607"/>
    <w:pPr>
      <w:spacing w:after="200"/>
      <w:ind w:firstLine="360"/>
    </w:pPr>
  </w:style>
  <w:style w:type="character" w:customStyle="1" w:styleId="BodyTextFirstIndent2Char">
    <w:name w:val="Body Text First Indent 2 Char"/>
    <w:link w:val="BodyTextFirstIndent2"/>
    <w:uiPriority w:val="99"/>
    <w:semiHidden/>
    <w:rsid w:val="00A67607"/>
    <w:rPr>
      <w:rFonts w:ascii="Calibri" w:eastAsia="Calibri" w:hAnsi="Calibri" w:cs="Times New Roman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A67607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uiPriority w:val="99"/>
    <w:semiHidden/>
    <w:rsid w:val="00A67607"/>
    <w:rPr>
      <w:rFonts w:ascii="Calibri" w:eastAsia="Calibri" w:hAnsi="Calibri" w:cs="Times New Roman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A67607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A67607"/>
    <w:rPr>
      <w:rFonts w:ascii="Calibri" w:eastAsia="Calibri" w:hAnsi="Calibri" w:cs="Times New Roman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A67607"/>
    <w:pPr>
      <w:spacing w:line="240" w:lineRule="auto"/>
    </w:pPr>
    <w:rPr>
      <w:i/>
      <w:iCs/>
      <w:color w:val="44546A"/>
      <w:sz w:val="18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A67607"/>
    <w:pPr>
      <w:spacing w:after="0" w:line="240" w:lineRule="auto"/>
      <w:ind w:left="4320"/>
    </w:pPr>
  </w:style>
  <w:style w:type="character" w:customStyle="1" w:styleId="ClosingChar">
    <w:name w:val="Closing Char"/>
    <w:link w:val="Closing"/>
    <w:uiPriority w:val="99"/>
    <w:semiHidden/>
    <w:rsid w:val="00A67607"/>
    <w:rPr>
      <w:rFonts w:ascii="Calibri" w:eastAsia="Calibri" w:hAnsi="Calibri" w:cs="Times New Roma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A67607"/>
  </w:style>
  <w:style w:type="character" w:customStyle="1" w:styleId="DateChar">
    <w:name w:val="Date Char"/>
    <w:link w:val="Date"/>
    <w:uiPriority w:val="99"/>
    <w:semiHidden/>
    <w:rsid w:val="00A67607"/>
    <w:rPr>
      <w:rFonts w:ascii="Calibri" w:eastAsia="Calibri" w:hAnsi="Calibri" w:cs="Times New Roma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6760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A67607"/>
    <w:rPr>
      <w:rFonts w:ascii="Segoe UI" w:eastAsia="Calibri" w:hAnsi="Segoe UI" w:cs="Segoe UI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A67607"/>
    <w:pPr>
      <w:spacing w:after="0" w:line="240" w:lineRule="auto"/>
    </w:pPr>
  </w:style>
  <w:style w:type="character" w:customStyle="1" w:styleId="E-mailSignatureChar">
    <w:name w:val="E-mail Signature Char"/>
    <w:link w:val="E-mailSignature"/>
    <w:uiPriority w:val="99"/>
    <w:semiHidden/>
    <w:rsid w:val="00A67607"/>
    <w:rPr>
      <w:rFonts w:ascii="Calibri" w:eastAsia="Calibri" w:hAnsi="Calibri" w:cs="Times New Roma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67607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A67607"/>
    <w:rPr>
      <w:rFonts w:ascii="Calibri" w:eastAsia="Calibri" w:hAnsi="Calibri" w:cs="Times New Roman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A6760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="Calibri Light" w:eastAsia="DengXian Light" w:hAnsi="Calibri Light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A67607"/>
    <w:pPr>
      <w:spacing w:after="0" w:line="240" w:lineRule="auto"/>
    </w:pPr>
    <w:rPr>
      <w:rFonts w:ascii="Calibri Light" w:eastAsia="DengXian Light" w:hAnsi="Calibri Light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6760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A67607"/>
    <w:rPr>
      <w:rFonts w:ascii="Calibri" w:eastAsia="Calibri" w:hAnsi="Calibri" w:cs="Times New Roman"/>
      <w:sz w:val="20"/>
      <w:szCs w:val="20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A67607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link w:val="HTMLAddress"/>
    <w:uiPriority w:val="99"/>
    <w:semiHidden/>
    <w:rsid w:val="00A67607"/>
    <w:rPr>
      <w:rFonts w:ascii="Calibri" w:eastAsia="Calibri" w:hAnsi="Calibri" w:cs="Times New Roman"/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6760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A67607"/>
    <w:rPr>
      <w:rFonts w:ascii="Consolas" w:eastAsia="Calibri" w:hAnsi="Consolas" w:cs="Times New Roman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A67607"/>
    <w:pPr>
      <w:spacing w:after="0"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A67607"/>
    <w:pPr>
      <w:spacing w:after="0"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A67607"/>
    <w:pPr>
      <w:spacing w:after="0"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A67607"/>
    <w:pPr>
      <w:spacing w:after="0"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A67607"/>
    <w:pPr>
      <w:spacing w:after="0"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A67607"/>
    <w:pPr>
      <w:spacing w:after="0"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A67607"/>
    <w:pPr>
      <w:spacing w:after="0"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A67607"/>
    <w:pPr>
      <w:spacing w:after="0"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A67607"/>
    <w:pPr>
      <w:spacing w:after="0" w:line="240" w:lineRule="auto"/>
      <w:ind w:left="198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A67607"/>
    <w:rPr>
      <w:rFonts w:ascii="Calibri Light" w:eastAsia="DengXian Light" w:hAnsi="Calibri Light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67607"/>
    <w:pPr>
      <w:pBdr>
        <w:top w:val="single" w:sz="4" w:space="10" w:color="4472C4"/>
        <w:bottom w:val="single" w:sz="4" w:space="10" w:color="4472C4"/>
      </w:pBdr>
      <w:spacing w:before="360" w:after="360"/>
      <w:ind w:left="864" w:right="864"/>
      <w:jc w:val="center"/>
    </w:pPr>
    <w:rPr>
      <w:i/>
      <w:iCs/>
      <w:color w:val="4472C4"/>
    </w:rPr>
  </w:style>
  <w:style w:type="character" w:customStyle="1" w:styleId="IntenseQuoteChar">
    <w:name w:val="Intense Quote Char"/>
    <w:link w:val="IntenseQuote"/>
    <w:uiPriority w:val="30"/>
    <w:rsid w:val="00A67607"/>
    <w:rPr>
      <w:rFonts w:ascii="Calibri" w:eastAsia="Calibri" w:hAnsi="Calibri" w:cs="Times New Roman"/>
      <w:i/>
      <w:iCs/>
      <w:color w:val="4472C4"/>
    </w:rPr>
  </w:style>
  <w:style w:type="paragraph" w:styleId="List">
    <w:name w:val="List"/>
    <w:basedOn w:val="Normal"/>
    <w:uiPriority w:val="99"/>
    <w:semiHidden/>
    <w:unhideWhenUsed/>
    <w:rsid w:val="00A67607"/>
    <w:pPr>
      <w:ind w:left="36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A67607"/>
    <w:pPr>
      <w:ind w:left="72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A67607"/>
    <w:pPr>
      <w:ind w:left="108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A67607"/>
    <w:pPr>
      <w:ind w:left="1440" w:hanging="360"/>
      <w:contextualSpacing/>
    </w:pPr>
  </w:style>
  <w:style w:type="paragraph" w:styleId="List5">
    <w:name w:val="List 5"/>
    <w:basedOn w:val="Normal"/>
    <w:uiPriority w:val="99"/>
    <w:semiHidden/>
    <w:unhideWhenUsed/>
    <w:rsid w:val="00A67607"/>
    <w:pPr>
      <w:ind w:left="1800" w:hanging="360"/>
      <w:contextualSpacing/>
    </w:pPr>
  </w:style>
  <w:style w:type="paragraph" w:styleId="ListBullet">
    <w:name w:val="List Bullet"/>
    <w:basedOn w:val="Normal"/>
    <w:uiPriority w:val="99"/>
    <w:semiHidden/>
    <w:unhideWhenUsed/>
    <w:rsid w:val="00A67607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A67607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A67607"/>
    <w:pPr>
      <w:numPr>
        <w:numId w:val="3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A67607"/>
    <w:pPr>
      <w:numPr>
        <w:numId w:val="4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A67607"/>
    <w:pPr>
      <w:numPr>
        <w:numId w:val="5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A67607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A67607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A67607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A67607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A67607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semiHidden/>
    <w:unhideWhenUsed/>
    <w:rsid w:val="00A67607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A67607"/>
    <w:pPr>
      <w:numPr>
        <w:numId w:val="7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A67607"/>
    <w:pPr>
      <w:numPr>
        <w:numId w:val="8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A67607"/>
    <w:pPr>
      <w:numPr>
        <w:numId w:val="9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A67607"/>
    <w:pPr>
      <w:numPr>
        <w:numId w:val="10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A6760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276" w:lineRule="auto"/>
    </w:pPr>
    <w:rPr>
      <w:rFonts w:ascii="Consolas" w:hAnsi="Consolas" w:cs="Times New Roman"/>
    </w:rPr>
  </w:style>
  <w:style w:type="character" w:customStyle="1" w:styleId="MacroTextChar">
    <w:name w:val="Macro Text Char"/>
    <w:link w:val="MacroText"/>
    <w:uiPriority w:val="99"/>
    <w:semiHidden/>
    <w:rsid w:val="00A67607"/>
    <w:rPr>
      <w:rFonts w:ascii="Consolas" w:eastAsia="Calibri" w:hAnsi="Consolas" w:cs="Times New Roman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A6760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="Calibri Light" w:eastAsia="DengXian Light" w:hAnsi="Calibri Light"/>
      <w:sz w:val="24"/>
      <w:szCs w:val="24"/>
    </w:rPr>
  </w:style>
  <w:style w:type="character" w:customStyle="1" w:styleId="MessageHeaderChar">
    <w:name w:val="Message Header Char"/>
    <w:link w:val="MessageHeader"/>
    <w:uiPriority w:val="99"/>
    <w:semiHidden/>
    <w:rsid w:val="00A67607"/>
    <w:rPr>
      <w:rFonts w:ascii="Calibri Light" w:eastAsia="DengXian Light" w:hAnsi="Calibri Light" w:cs="Times New Roman"/>
      <w:sz w:val="24"/>
      <w:szCs w:val="24"/>
      <w:shd w:val="pct20" w:color="auto" w:fill="auto"/>
    </w:rPr>
  </w:style>
  <w:style w:type="paragraph" w:styleId="NoSpacing">
    <w:name w:val="No Spacing"/>
    <w:uiPriority w:val="1"/>
    <w:qFormat/>
    <w:rsid w:val="00A67607"/>
    <w:rPr>
      <w:rFonts w:cs="Times New Roman"/>
      <w:sz w:val="22"/>
      <w:szCs w:val="22"/>
    </w:rPr>
  </w:style>
  <w:style w:type="paragraph" w:styleId="NormalIndent">
    <w:name w:val="Normal Indent"/>
    <w:basedOn w:val="Normal"/>
    <w:uiPriority w:val="99"/>
    <w:semiHidden/>
    <w:unhideWhenUsed/>
    <w:rsid w:val="00A67607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A67607"/>
    <w:pPr>
      <w:spacing w:after="0" w:line="240" w:lineRule="auto"/>
    </w:pPr>
  </w:style>
  <w:style w:type="character" w:customStyle="1" w:styleId="NoteHeadingChar">
    <w:name w:val="Note Heading Char"/>
    <w:link w:val="NoteHeading"/>
    <w:uiPriority w:val="99"/>
    <w:semiHidden/>
    <w:rsid w:val="00A67607"/>
    <w:rPr>
      <w:rFonts w:ascii="Calibri" w:eastAsia="Calibri" w:hAnsi="Calibri" w:cs="Times New Roman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A6760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link w:val="PlainText"/>
    <w:uiPriority w:val="99"/>
    <w:semiHidden/>
    <w:rsid w:val="00A67607"/>
    <w:rPr>
      <w:rFonts w:ascii="Consolas" w:eastAsia="Calibri" w:hAnsi="Consolas" w:cs="Times New Roman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A67607"/>
    <w:pPr>
      <w:spacing w:before="200" w:after="160"/>
      <w:ind w:left="864" w:right="864"/>
      <w:jc w:val="center"/>
    </w:pPr>
    <w:rPr>
      <w:i/>
      <w:iCs/>
      <w:color w:val="404040"/>
    </w:rPr>
  </w:style>
  <w:style w:type="character" w:customStyle="1" w:styleId="QuoteChar">
    <w:name w:val="Quote Char"/>
    <w:link w:val="Quote"/>
    <w:uiPriority w:val="29"/>
    <w:rsid w:val="00A67607"/>
    <w:rPr>
      <w:rFonts w:ascii="Calibri" w:eastAsia="Calibri" w:hAnsi="Calibri" w:cs="Times New Roman"/>
      <w:i/>
      <w:iCs/>
      <w:color w:val="404040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A67607"/>
  </w:style>
  <w:style w:type="character" w:customStyle="1" w:styleId="SalutationChar">
    <w:name w:val="Salutation Char"/>
    <w:link w:val="Salutation"/>
    <w:uiPriority w:val="99"/>
    <w:semiHidden/>
    <w:rsid w:val="00A67607"/>
    <w:rPr>
      <w:rFonts w:ascii="Calibri" w:eastAsia="Calibri" w:hAnsi="Calibri" w:cs="Times New Roman"/>
    </w:rPr>
  </w:style>
  <w:style w:type="paragraph" w:styleId="Signature">
    <w:name w:val="Signature"/>
    <w:basedOn w:val="Normal"/>
    <w:link w:val="SignatureChar"/>
    <w:uiPriority w:val="99"/>
    <w:semiHidden/>
    <w:unhideWhenUsed/>
    <w:rsid w:val="00A67607"/>
    <w:pPr>
      <w:spacing w:after="0" w:line="240" w:lineRule="auto"/>
      <w:ind w:left="4320"/>
    </w:pPr>
  </w:style>
  <w:style w:type="character" w:customStyle="1" w:styleId="SignatureChar">
    <w:name w:val="Signature Char"/>
    <w:link w:val="Signature"/>
    <w:uiPriority w:val="99"/>
    <w:semiHidden/>
    <w:rsid w:val="00A67607"/>
    <w:rPr>
      <w:rFonts w:ascii="Calibri" w:eastAsia="Calibri" w:hAnsi="Calibri" w:cs="Times New Roman"/>
    </w:rPr>
  </w:style>
  <w:style w:type="paragraph" w:styleId="Subtitle">
    <w:name w:val="Subtitle"/>
    <w:basedOn w:val="Normal"/>
    <w:next w:val="Normal"/>
    <w:link w:val="SubtitleChar"/>
    <w:uiPriority w:val="11"/>
    <w:qFormat/>
    <w:rsid w:val="00A67607"/>
    <w:pPr>
      <w:numPr>
        <w:ilvl w:val="1"/>
      </w:numPr>
      <w:spacing w:after="160"/>
    </w:pPr>
    <w:rPr>
      <w:rFonts w:eastAsia="DengXian" w:cs="Arial"/>
      <w:color w:val="5A5A5A"/>
      <w:spacing w:val="15"/>
    </w:rPr>
  </w:style>
  <w:style w:type="character" w:customStyle="1" w:styleId="SubtitleChar">
    <w:name w:val="Subtitle Char"/>
    <w:link w:val="Subtitle"/>
    <w:uiPriority w:val="11"/>
    <w:rsid w:val="00A67607"/>
    <w:rPr>
      <w:rFonts w:eastAsia="DengXian"/>
      <w:color w:val="5A5A5A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A67607"/>
    <w:pPr>
      <w:spacing w:after="0"/>
      <w:ind w:left="22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A67607"/>
    <w:pPr>
      <w:spacing w:after="0"/>
    </w:pPr>
  </w:style>
  <w:style w:type="paragraph" w:styleId="Title">
    <w:name w:val="Title"/>
    <w:basedOn w:val="Normal"/>
    <w:next w:val="Normal"/>
    <w:link w:val="TitleChar"/>
    <w:uiPriority w:val="10"/>
    <w:qFormat/>
    <w:rsid w:val="00A67607"/>
    <w:pPr>
      <w:spacing w:after="0" w:line="240" w:lineRule="auto"/>
      <w:contextualSpacing/>
    </w:pPr>
    <w:rPr>
      <w:rFonts w:ascii="Calibri Light" w:eastAsia="DengXian Light" w:hAnsi="Calibri Light"/>
      <w:spacing w:val="-10"/>
      <w:kern w:val="28"/>
      <w:sz w:val="56"/>
      <w:szCs w:val="56"/>
    </w:rPr>
  </w:style>
  <w:style w:type="character" w:customStyle="1" w:styleId="TitleChar">
    <w:name w:val="Title Char"/>
    <w:link w:val="Title"/>
    <w:uiPriority w:val="10"/>
    <w:rsid w:val="00A67607"/>
    <w:rPr>
      <w:rFonts w:ascii="Calibri Light" w:eastAsia="DengXian Light" w:hAnsi="Calibri Light" w:cs="Times New Roman"/>
      <w:spacing w:val="-10"/>
      <w:kern w:val="28"/>
      <w:sz w:val="56"/>
      <w:szCs w:val="56"/>
    </w:rPr>
  </w:style>
  <w:style w:type="paragraph" w:styleId="TOAHeading">
    <w:name w:val="toa heading"/>
    <w:basedOn w:val="Normal"/>
    <w:next w:val="Normal"/>
    <w:uiPriority w:val="99"/>
    <w:semiHidden/>
    <w:unhideWhenUsed/>
    <w:rsid w:val="00A67607"/>
    <w:pPr>
      <w:spacing w:before="120"/>
    </w:pPr>
    <w:rPr>
      <w:rFonts w:ascii="Calibri Light" w:eastAsia="DengXian Light" w:hAnsi="Calibri Light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A67607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A6760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A67607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A67607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A67607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A67607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A67607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A67607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A67607"/>
    <w:pPr>
      <w:spacing w:after="100"/>
      <w:ind w:left="176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67607"/>
    <w:pPr>
      <w:outlineLvl w:val="9"/>
    </w:pPr>
  </w:style>
  <w:style w:type="paragraph" w:customStyle="1" w:styleId="SMHeading">
    <w:name w:val="SM Heading"/>
    <w:basedOn w:val="Heading1"/>
    <w:qFormat/>
    <w:rsid w:val="00A67607"/>
    <w:pPr>
      <w:keepLines w:val="0"/>
      <w:spacing w:after="60" w:line="240" w:lineRule="auto"/>
    </w:pPr>
    <w:rPr>
      <w:rFonts w:ascii="Times New Roman" w:eastAsia="Times New Roman" w:hAnsi="Times New Roman"/>
      <w:b/>
      <w:bCs/>
      <w:color w:val="auto"/>
      <w:kern w:val="32"/>
      <w:sz w:val="24"/>
      <w:szCs w:val="24"/>
    </w:rPr>
  </w:style>
  <w:style w:type="paragraph" w:customStyle="1" w:styleId="SMText">
    <w:name w:val="SM Text"/>
    <w:basedOn w:val="Normal"/>
    <w:qFormat/>
    <w:rsid w:val="00A67607"/>
    <w:pPr>
      <w:spacing w:after="0" w:line="240" w:lineRule="auto"/>
      <w:ind w:firstLine="480"/>
    </w:pPr>
    <w:rPr>
      <w:rFonts w:ascii="Times New Roman" w:eastAsia="Times New Roman" w:hAnsi="Times New Roman"/>
      <w:sz w:val="24"/>
      <w:szCs w:val="20"/>
    </w:rPr>
  </w:style>
  <w:style w:type="character" w:styleId="PlaceholderText">
    <w:name w:val="Placeholder Text"/>
    <w:uiPriority w:val="99"/>
    <w:semiHidden/>
    <w:rsid w:val="001C6F07"/>
    <w:rPr>
      <w:color w:val="808080"/>
    </w:rPr>
  </w:style>
  <w:style w:type="character" w:styleId="FollowedHyperlink">
    <w:name w:val="FollowedHyperlink"/>
    <w:uiPriority w:val="99"/>
    <w:semiHidden/>
    <w:unhideWhenUsed/>
    <w:rsid w:val="00670EAD"/>
    <w:rPr>
      <w:color w:val="954F72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99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76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20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64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27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1174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913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55346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05205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644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2690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5475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565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9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46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DF0257-E2CF-45FE-B306-ADAE0DE1FE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06</Words>
  <Characters>231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0</CharactersWithSpaces>
  <SharedDoc>false</SharedDoc>
  <HLinks>
    <vt:vector size="12" baseType="variant">
      <vt:variant>
        <vt:i4>2359414</vt:i4>
      </vt:variant>
      <vt:variant>
        <vt:i4>3</vt:i4>
      </vt:variant>
      <vt:variant>
        <vt:i4>0</vt:i4>
      </vt:variant>
      <vt:variant>
        <vt:i4>5</vt:i4>
      </vt:variant>
      <vt:variant>
        <vt:lpwstr>http://www.pseudomonas.com/</vt:lpwstr>
      </vt:variant>
      <vt:variant>
        <vt:lpwstr/>
      </vt:variant>
      <vt:variant>
        <vt:i4>7012416</vt:i4>
      </vt:variant>
      <vt:variant>
        <vt:i4>0</vt:i4>
      </vt:variant>
      <vt:variant>
        <vt:i4>0</vt:i4>
      </vt:variant>
      <vt:variant>
        <vt:i4>5</vt:i4>
      </vt:variant>
      <vt:variant>
        <vt:lpwstr>mailto:bbassler@princeton.ed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priti Mukherjee</dc:creator>
  <cp:keywords/>
  <dc:description/>
  <cp:lastModifiedBy>Sampriti Mukherjee</cp:lastModifiedBy>
  <cp:revision>3</cp:revision>
  <cp:lastPrinted>2019-11-07T18:17:00Z</cp:lastPrinted>
  <dcterms:created xsi:type="dcterms:W3CDTF">2019-11-07T19:04:00Z</dcterms:created>
  <dcterms:modified xsi:type="dcterms:W3CDTF">2019-11-07T1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cell-host-and-microbe</vt:lpwstr>
  </property>
  <property fmtid="{D5CDD505-2E9C-101B-9397-08002B2CF9AE}" pid="5" name="Mendeley Recent Style Name 1_1">
    <vt:lpwstr>Cell Host &amp; Microbe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plos-biology</vt:lpwstr>
  </property>
  <property fmtid="{D5CDD505-2E9C-101B-9397-08002B2CF9AE}" pid="17" name="Mendeley Recent Style Name 7_1">
    <vt:lpwstr>PLOS Biology</vt:lpwstr>
  </property>
  <property fmtid="{D5CDD505-2E9C-101B-9397-08002B2CF9AE}" pid="18" name="Mendeley Recent Style Id 8_1">
    <vt:lpwstr>http://www.zotero.org/styles/pnas</vt:lpwstr>
  </property>
  <property fmtid="{D5CDD505-2E9C-101B-9397-08002B2CF9AE}" pid="19" name="Mendeley Recent Style Name 8_1">
    <vt:lpwstr>Proceedings of the National Academy of Sciences of the United States of Americ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</Properties>
</file>